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AF43E0" w14:textId="5E9C4391" w:rsidR="00C70B90" w:rsidRDefault="00C70B90" w:rsidP="00C70B90">
      <w:pPr>
        <w:pStyle w:val="Heading2"/>
      </w:pPr>
      <w:r>
        <w:t>SECTION A</w:t>
      </w:r>
    </w:p>
    <w:p w14:paraId="5929892B" w14:textId="77777777" w:rsidR="006322F5" w:rsidRPr="006322F5" w:rsidRDefault="006322F5" w:rsidP="006322F5"/>
    <w:p w14:paraId="48DBA517" w14:textId="0C70A9AA" w:rsidR="005F5E21" w:rsidRDefault="006322F5" w:rsidP="006322F5">
      <w:pPr>
        <w:pStyle w:val="Heading3"/>
      </w:pPr>
      <w:r>
        <w:t>Group Details</w:t>
      </w:r>
    </w:p>
    <w:p w14:paraId="3940C627" w14:textId="77777777" w:rsidR="00C70B90" w:rsidRPr="005F5E21" w:rsidRDefault="00C70B90" w:rsidP="005F5E21"/>
    <w:tbl>
      <w:tblPr>
        <w:tblStyle w:val="TableGrid"/>
        <w:tblW w:w="10695" w:type="dxa"/>
        <w:tblLook w:val="04A0" w:firstRow="1" w:lastRow="0" w:firstColumn="1" w:lastColumn="0" w:noHBand="0" w:noVBand="1"/>
      </w:tblPr>
      <w:tblGrid>
        <w:gridCol w:w="4982"/>
        <w:gridCol w:w="5713"/>
      </w:tblGrid>
      <w:tr w:rsidR="008968CB" w14:paraId="08B1D8A0" w14:textId="77777777" w:rsidTr="006322F5">
        <w:trPr>
          <w:trHeight w:val="1302"/>
        </w:trPr>
        <w:tc>
          <w:tcPr>
            <w:tcW w:w="4982" w:type="dxa"/>
          </w:tcPr>
          <w:p w14:paraId="526B25E6" w14:textId="3B291192" w:rsidR="005F5E21" w:rsidRPr="005F5E21" w:rsidRDefault="005F5E21" w:rsidP="005F5E21">
            <w:pPr>
              <w:pStyle w:val="Subtitle"/>
            </w:pPr>
            <w:r w:rsidRPr="005F5E21">
              <w:t>NAME:</w:t>
            </w:r>
            <w:r w:rsidR="005F784F">
              <w:t xml:space="preserve"> </w:t>
            </w:r>
            <w:r w:rsidR="00BB2C75">
              <w:t>TALITHA GRAVESANDE</w:t>
            </w:r>
          </w:p>
          <w:p w14:paraId="7399BC2C" w14:textId="0DC7CD30" w:rsidR="005F5E21" w:rsidRPr="005F5E21" w:rsidRDefault="005F5E21" w:rsidP="005F5E21">
            <w:pPr>
              <w:pStyle w:val="Subtitle"/>
            </w:pPr>
            <w:r w:rsidRPr="005F5E21">
              <w:t xml:space="preserve">PROJECT </w:t>
            </w:r>
            <w:r w:rsidR="002A5E3F">
              <w:t>TITLE</w:t>
            </w:r>
            <w:r w:rsidRPr="005F5E21">
              <w:t>:</w:t>
            </w:r>
            <w:r w:rsidR="005F784F">
              <w:t xml:space="preserve"> </w:t>
            </w:r>
            <w:r w:rsidR="00BB2C75">
              <w:t>KILLER SERIES</w:t>
            </w:r>
          </w:p>
          <w:p w14:paraId="6BD4D918" w14:textId="45E55728" w:rsidR="005F5E21" w:rsidRPr="005F5E21" w:rsidRDefault="005F5E21" w:rsidP="005F5E21">
            <w:pPr>
              <w:pStyle w:val="Subtitle"/>
            </w:pPr>
            <w:r w:rsidRPr="005F5E21">
              <w:t>GROUP:</w:t>
            </w:r>
            <w:r w:rsidR="00BB2C75">
              <w:t xml:space="preserve"> </w:t>
            </w:r>
            <w:r w:rsidR="00322271">
              <w:t>4</w:t>
            </w:r>
          </w:p>
        </w:tc>
        <w:tc>
          <w:tcPr>
            <w:tcW w:w="5713" w:type="dxa"/>
          </w:tcPr>
          <w:p w14:paraId="0AE44C13" w14:textId="77777777" w:rsidR="00BB2C75" w:rsidRDefault="005F5E21" w:rsidP="005F5E21">
            <w:pPr>
              <w:pStyle w:val="Subtitle"/>
            </w:pPr>
            <w:r w:rsidRPr="005F5E21">
              <w:t>GROUP MEMBERS:</w:t>
            </w:r>
            <w:r w:rsidR="00BB2C75">
              <w:t xml:space="preserve"> </w:t>
            </w:r>
          </w:p>
          <w:p w14:paraId="6BD5746A" w14:textId="734734F7" w:rsidR="00BB2C75" w:rsidRDefault="00BB2C75" w:rsidP="005F5E21">
            <w:pPr>
              <w:pStyle w:val="Subtitle"/>
            </w:pPr>
            <w:r>
              <w:t xml:space="preserve">MICHAEL HEWINS </w:t>
            </w:r>
          </w:p>
          <w:p w14:paraId="3496651D" w14:textId="0B4E752E" w:rsidR="005F5E21" w:rsidRPr="005F5E21" w:rsidRDefault="00CA41C2" w:rsidP="00F95909">
            <w:pPr>
              <w:pStyle w:val="Subtitle"/>
            </w:pPr>
            <w:r>
              <w:t>ASHLEY ARMSTRONG</w:t>
            </w:r>
          </w:p>
        </w:tc>
      </w:tr>
    </w:tbl>
    <w:p w14:paraId="16A4F5A0" w14:textId="76E0031C" w:rsidR="004C05F6" w:rsidRDefault="004C05F6"/>
    <w:p w14:paraId="35ADF712" w14:textId="31B5E758" w:rsidR="00134DF5" w:rsidRDefault="00C70B90" w:rsidP="009E7FC5">
      <w:pPr>
        <w:pStyle w:val="Heading2"/>
      </w:pPr>
      <w:r>
        <w:t>SECTION B</w:t>
      </w:r>
    </w:p>
    <w:p w14:paraId="760E97F1" w14:textId="77777777" w:rsidR="00093BDF" w:rsidRPr="00093BDF" w:rsidRDefault="00093BDF" w:rsidP="00093BDF"/>
    <w:p w14:paraId="046BF0D9" w14:textId="0420B6B9" w:rsidR="00093BDF" w:rsidRDefault="00093BDF" w:rsidP="00093BDF">
      <w:pPr>
        <w:pStyle w:val="Heading3"/>
      </w:pPr>
      <w:r>
        <w:t>Brief Outline of the Project</w:t>
      </w:r>
    </w:p>
    <w:p w14:paraId="255F3E95" w14:textId="77777777" w:rsidR="00093BDF" w:rsidRPr="00093BDF" w:rsidRDefault="00093BDF" w:rsidP="00093BDF"/>
    <w:tbl>
      <w:tblPr>
        <w:tblStyle w:val="TableGrid"/>
        <w:tblW w:w="10513" w:type="dxa"/>
        <w:tblLook w:val="04A0" w:firstRow="1" w:lastRow="0" w:firstColumn="1" w:lastColumn="0" w:noHBand="0" w:noVBand="1"/>
      </w:tblPr>
      <w:tblGrid>
        <w:gridCol w:w="10513"/>
      </w:tblGrid>
      <w:tr w:rsidR="00C70B90" w14:paraId="406ACBB6" w14:textId="77777777" w:rsidTr="002B33B8">
        <w:trPr>
          <w:trHeight w:val="770"/>
        </w:trPr>
        <w:tc>
          <w:tcPr>
            <w:tcW w:w="10513" w:type="dxa"/>
          </w:tcPr>
          <w:p w14:paraId="31807664" w14:textId="77777777" w:rsidR="00F00600" w:rsidRDefault="00F00600" w:rsidP="00F00600">
            <w:pPr>
              <w:pStyle w:val="NormalWeb"/>
              <w:spacing w:before="0" w:beforeAutospacing="0" w:after="0" w:afterAutospacing="0"/>
              <w:rPr>
                <w:rFonts w:ascii="Calibri" w:hAnsi="Calibri"/>
                <w:color w:val="404040"/>
              </w:rPr>
            </w:pPr>
          </w:p>
          <w:p w14:paraId="47400CAC" w14:textId="4E256D55" w:rsidR="00F00600" w:rsidRPr="00CA41C2" w:rsidRDefault="00F00600" w:rsidP="00CA41C2">
            <w:pPr>
              <w:pStyle w:val="Subtitle"/>
              <w:spacing w:line="276" w:lineRule="auto"/>
              <w:jc w:val="both"/>
              <w:rPr>
                <w:sz w:val="24"/>
              </w:rPr>
            </w:pPr>
            <w:r w:rsidRPr="00CA41C2">
              <w:rPr>
                <w:sz w:val="24"/>
              </w:rPr>
              <w:t>Sat</w:t>
            </w:r>
            <w:r w:rsidR="00414F11">
              <w:rPr>
                <w:sz w:val="24"/>
              </w:rPr>
              <w:t xml:space="preserve"> in an interrogation room, the killer</w:t>
            </w:r>
            <w:r w:rsidRPr="00CA41C2">
              <w:rPr>
                <w:sz w:val="24"/>
              </w:rPr>
              <w:t xml:space="preserve"> ultimately re-lives a string of unforgivable events that transpired between six friends. The emotional build-up serves as a catalyst to the ruthless murder of Tammy Rodgers, a teenage girl who is at the </w:t>
            </w:r>
            <w:r w:rsidR="002B33B8" w:rsidRPr="00CA41C2">
              <w:rPr>
                <w:sz w:val="24"/>
              </w:rPr>
              <w:t>centre</w:t>
            </w:r>
            <w:r w:rsidRPr="00CA41C2">
              <w:rPr>
                <w:sz w:val="24"/>
              </w:rPr>
              <w:t xml:space="preserve"> of all the dark secrets and incidents within the friendship group. Her murder leaves the remainder of the group with justified motives and in due course, prime suspects in her murder investigation. The killer’s fixation on revenge and obsession with the group</w:t>
            </w:r>
            <w:r w:rsidR="001E31A6">
              <w:rPr>
                <w:sz w:val="24"/>
              </w:rPr>
              <w:t>,</w:t>
            </w:r>
            <w:r w:rsidRPr="00CA41C2">
              <w:rPr>
                <w:sz w:val="24"/>
              </w:rPr>
              <w:t xml:space="preserve"> results in the macabre and lurid murder of anyone who tries to uncover the dark truth or unmask the ‘Killer’. With the group and the rest of the town being in apparent danger, the five friends continuously attempt to expose the anonymities of the killer in order to exempt themselves from murder charges by</w:t>
            </w:r>
            <w:r w:rsidR="00B27D8D" w:rsidRPr="00CA41C2">
              <w:rPr>
                <w:sz w:val="24"/>
              </w:rPr>
              <w:t xml:space="preserve"> finally</w:t>
            </w:r>
            <w:r w:rsidRPr="00CA41C2">
              <w:rPr>
                <w:sz w:val="24"/>
              </w:rPr>
              <w:t xml:space="preserve"> unveiling the killer. </w:t>
            </w:r>
          </w:p>
          <w:p w14:paraId="61B091B4" w14:textId="796C1A17" w:rsidR="00F00600" w:rsidRPr="00CA41C2" w:rsidRDefault="00B27D8D" w:rsidP="00CA41C2">
            <w:pPr>
              <w:pStyle w:val="Subtitle"/>
              <w:spacing w:line="276" w:lineRule="auto"/>
              <w:jc w:val="both"/>
              <w:rPr>
                <w:rFonts w:eastAsiaTheme="minorHAnsi" w:cs="Times New Roman"/>
                <w:sz w:val="24"/>
              </w:rPr>
            </w:pPr>
            <w:r>
              <w:rPr>
                <w:sz w:val="24"/>
              </w:rPr>
              <w:t>The</w:t>
            </w:r>
            <w:r w:rsidR="00F00600" w:rsidRPr="00CA41C2">
              <w:rPr>
                <w:sz w:val="24"/>
              </w:rPr>
              <w:t xml:space="preserve"> series will be an innovative transmedia project created to convey and portray a dramatic horror story. Due to our desired demographic of 16 to 24 year olds, we believe this specific series will benefit from a contemporary style, showcased throughout several platforms of social media and other cross-media interactive components. Our main deliverables will be our pilot episode, mobile app, and a web app/site; permitting us to deliver our consumers with updated storytelling. Episodes will be aired online, via the website [</w:t>
            </w:r>
            <w:hyperlink r:id="rId10" w:history="1">
              <w:r w:rsidR="00F00600" w:rsidRPr="00CA41C2">
                <w:rPr>
                  <w:rStyle w:val="Hyperlink"/>
                  <w:color w:val="1155CC"/>
                  <w:sz w:val="24"/>
                </w:rPr>
                <w:t>https://killerseries.co.uk</w:t>
              </w:r>
            </w:hyperlink>
            <w:r w:rsidR="00F00600" w:rsidRPr="00CA41C2">
              <w:rPr>
                <w:sz w:val="24"/>
              </w:rPr>
              <w:t>] and/or our mobile application. Additional elements consist of QR codes, bots, social media, interactive posters, flyers, a digitally based game and trailer. Moreover, a live element will be introduced to our audience, also exhibited through the website and app, allowing the audie</w:t>
            </w:r>
            <w:r w:rsidR="00CA41C2" w:rsidRPr="00CA41C2">
              <w:rPr>
                <w:sz w:val="24"/>
              </w:rPr>
              <w:t xml:space="preserve">nce to connect and interrogate </w:t>
            </w:r>
            <w:r w:rsidR="00F00600" w:rsidRPr="00CA41C2">
              <w:rPr>
                <w:sz w:val="24"/>
              </w:rPr>
              <w:t>the antagonist. The stream will grant the audience an opportunity to express their opinions, questions and thoughts through a Twitter status update section loc</w:t>
            </w:r>
            <w:r>
              <w:rPr>
                <w:sz w:val="24"/>
              </w:rPr>
              <w:t xml:space="preserve">ated below the stream, engaging </w:t>
            </w:r>
            <w:r w:rsidR="00F00600" w:rsidRPr="00CA41C2">
              <w:rPr>
                <w:sz w:val="24"/>
              </w:rPr>
              <w:t xml:space="preserve">users </w:t>
            </w:r>
            <w:r>
              <w:rPr>
                <w:sz w:val="24"/>
              </w:rPr>
              <w:t>with the</w:t>
            </w:r>
            <w:r w:rsidR="00CA41C2" w:rsidRPr="00CA41C2">
              <w:rPr>
                <w:sz w:val="24"/>
              </w:rPr>
              <w:t xml:space="preserve"> </w:t>
            </w:r>
            <w:proofErr w:type="spellStart"/>
            <w:r w:rsidR="00CA41C2" w:rsidRPr="00CA41C2">
              <w:rPr>
                <w:sz w:val="24"/>
              </w:rPr>
              <w:t>hashtag</w:t>
            </w:r>
            <w:proofErr w:type="spellEnd"/>
            <w:r w:rsidR="00F00600" w:rsidRPr="00CA41C2">
              <w:rPr>
                <w:sz w:val="24"/>
              </w:rPr>
              <w:t> #</w:t>
            </w:r>
            <w:proofErr w:type="spellStart"/>
            <w:r w:rsidR="00F00600" w:rsidRPr="00CA41C2">
              <w:rPr>
                <w:sz w:val="24"/>
              </w:rPr>
              <w:t>KillerSeries</w:t>
            </w:r>
            <w:proofErr w:type="spellEnd"/>
            <w:r w:rsidR="00F00600" w:rsidRPr="00CA41C2">
              <w:rPr>
                <w:sz w:val="24"/>
              </w:rPr>
              <w:t>. Consumers would also be able to participate and input through YouTube itself, via the video-sh</w:t>
            </w:r>
            <w:r>
              <w:rPr>
                <w:sz w:val="24"/>
              </w:rPr>
              <w:t xml:space="preserve">aring website's live </w:t>
            </w:r>
            <w:r w:rsidR="00F00600" w:rsidRPr="00CA41C2">
              <w:rPr>
                <w:sz w:val="24"/>
              </w:rPr>
              <w:t xml:space="preserve">chat. </w:t>
            </w:r>
          </w:p>
          <w:p w14:paraId="7B45D0DE" w14:textId="2821C7F7" w:rsidR="00C17097" w:rsidRPr="002B33B8" w:rsidRDefault="00F00600" w:rsidP="009A7073">
            <w:pPr>
              <w:pStyle w:val="Subtitle"/>
              <w:spacing w:line="276" w:lineRule="auto"/>
              <w:jc w:val="both"/>
              <w:rPr>
                <w:rFonts w:eastAsiaTheme="minorHAnsi" w:cs="Times New Roman"/>
              </w:rPr>
            </w:pPr>
            <w:r w:rsidRPr="00CA41C2">
              <w:rPr>
                <w:sz w:val="24"/>
              </w:rPr>
              <w:t xml:space="preserve">A predominant factor to establish a feasible outcome for this project has been distributing our additional roles fairly and efficiently managing our time, within reason of the allocated </w:t>
            </w:r>
            <w:r w:rsidR="009A7073">
              <w:rPr>
                <w:sz w:val="24"/>
              </w:rPr>
              <w:t>workload. Continual assessment of the team’s creative skills</w:t>
            </w:r>
            <w:r w:rsidRPr="00CA41C2">
              <w:rPr>
                <w:sz w:val="24"/>
              </w:rPr>
              <w:t xml:space="preserve"> throughout the production process of ‘Killer’</w:t>
            </w:r>
            <w:r w:rsidR="009A7073">
              <w:rPr>
                <w:sz w:val="24"/>
              </w:rPr>
              <w:t xml:space="preserve"> will enable the project to </w:t>
            </w:r>
            <w:r w:rsidRPr="00CA41C2">
              <w:rPr>
                <w:sz w:val="24"/>
              </w:rPr>
              <w:t>flourish throughout the series.</w:t>
            </w:r>
          </w:p>
        </w:tc>
      </w:tr>
    </w:tbl>
    <w:p w14:paraId="7AF421DD" w14:textId="7490ADBB" w:rsidR="006322F5" w:rsidRPr="006322F5" w:rsidRDefault="006322F5" w:rsidP="006322F5"/>
    <w:p w14:paraId="02125343" w14:textId="7946C98E" w:rsidR="00134DF5" w:rsidRDefault="00C70B90" w:rsidP="009E7FC5">
      <w:pPr>
        <w:pStyle w:val="Heading2"/>
      </w:pPr>
      <w:r>
        <w:lastRenderedPageBreak/>
        <w:t>SECTION C</w:t>
      </w:r>
    </w:p>
    <w:p w14:paraId="1410E20C" w14:textId="77777777" w:rsidR="00134DF5" w:rsidRDefault="00134DF5"/>
    <w:p w14:paraId="6B29E055" w14:textId="40901058" w:rsidR="00093BDF" w:rsidRDefault="005F5E21" w:rsidP="00093BDF">
      <w:pPr>
        <w:pStyle w:val="Heading3"/>
      </w:pPr>
      <w:r w:rsidRPr="004E2757">
        <w:t>Key Influences / Market Research</w:t>
      </w:r>
    </w:p>
    <w:p w14:paraId="5E03E33E" w14:textId="5E26C583" w:rsidR="004C34DA" w:rsidRDefault="004C34DA" w:rsidP="00093BDF">
      <w:pPr>
        <w:pStyle w:val="Subtitle"/>
      </w:pPr>
    </w:p>
    <w:tbl>
      <w:tblPr>
        <w:tblStyle w:val="TableGrid"/>
        <w:tblW w:w="10695" w:type="dxa"/>
        <w:tblLook w:val="04A0" w:firstRow="1" w:lastRow="0" w:firstColumn="1" w:lastColumn="0" w:noHBand="0" w:noVBand="1"/>
      </w:tblPr>
      <w:tblGrid>
        <w:gridCol w:w="10695"/>
      </w:tblGrid>
      <w:tr w:rsidR="004C34DA" w14:paraId="1227A945" w14:textId="77777777" w:rsidTr="006000C0">
        <w:trPr>
          <w:trHeight w:val="1027"/>
        </w:trPr>
        <w:tc>
          <w:tcPr>
            <w:tcW w:w="10695" w:type="dxa"/>
          </w:tcPr>
          <w:p w14:paraId="675EF538" w14:textId="77777777" w:rsidR="0096008E" w:rsidRDefault="0096008E" w:rsidP="004C34DA">
            <w:pPr>
              <w:rPr>
                <w:i/>
                <w:color w:val="D0CECE" w:themeColor="background2" w:themeShade="E6"/>
              </w:rPr>
            </w:pPr>
          </w:p>
          <w:p w14:paraId="201CF675" w14:textId="2E29BEA2" w:rsidR="00887A1B" w:rsidRPr="00887A1B" w:rsidRDefault="007D00E0" w:rsidP="003277A8">
            <w:pPr>
              <w:pStyle w:val="Subtitle"/>
              <w:spacing w:line="276" w:lineRule="auto"/>
              <w:jc w:val="both"/>
            </w:pPr>
            <w:r w:rsidRPr="000221A1">
              <w:rPr>
                <w:sz w:val="24"/>
              </w:rPr>
              <w:t>Transmedia storytelling depicts</w:t>
            </w:r>
            <w:r w:rsidR="00F93CAE" w:rsidRPr="000221A1">
              <w:rPr>
                <w:sz w:val="24"/>
              </w:rPr>
              <w:t xml:space="preserve"> a world that spreads </w:t>
            </w:r>
            <w:r w:rsidR="00060F8F" w:rsidRPr="000221A1">
              <w:rPr>
                <w:sz w:val="24"/>
              </w:rPr>
              <w:t xml:space="preserve">systematically </w:t>
            </w:r>
            <w:r w:rsidR="00F93CAE" w:rsidRPr="000221A1">
              <w:rPr>
                <w:sz w:val="24"/>
              </w:rPr>
              <w:t xml:space="preserve">over </w:t>
            </w:r>
            <w:r w:rsidR="00F93CAE" w:rsidRPr="000221A1">
              <w:rPr>
                <w:sz w:val="24"/>
                <w:lang w:val="en-US"/>
              </w:rPr>
              <w:t>numerous</w:t>
            </w:r>
            <w:r w:rsidR="00F93CAE" w:rsidRPr="000221A1">
              <w:rPr>
                <w:sz w:val="24"/>
              </w:rPr>
              <w:t xml:space="preserve"> platforms</w:t>
            </w:r>
            <w:r w:rsidRPr="000221A1">
              <w:rPr>
                <w:sz w:val="24"/>
              </w:rPr>
              <w:t>, and</w:t>
            </w:r>
            <w:r w:rsidR="00F93CAE" w:rsidRPr="000221A1">
              <w:rPr>
                <w:sz w:val="24"/>
              </w:rPr>
              <w:t xml:space="preserve"> is a direct </w:t>
            </w:r>
            <w:r w:rsidR="00F93CAE" w:rsidRPr="000221A1">
              <w:rPr>
                <w:sz w:val="24"/>
                <w:lang w:val="en-US"/>
              </w:rPr>
              <w:t>result</w:t>
            </w:r>
            <w:r w:rsidR="00F93CAE" w:rsidRPr="000221A1">
              <w:rPr>
                <w:sz w:val="24"/>
              </w:rPr>
              <w:t xml:space="preserve"> of </w:t>
            </w:r>
            <w:r w:rsidR="003726ED" w:rsidRPr="000221A1">
              <w:rPr>
                <w:sz w:val="24"/>
              </w:rPr>
              <w:t>media convergence –</w:t>
            </w:r>
            <w:r w:rsidR="005A1165" w:rsidRPr="000221A1">
              <w:rPr>
                <w:sz w:val="24"/>
              </w:rPr>
              <w:t xml:space="preserve"> the </w:t>
            </w:r>
            <w:r w:rsidR="0096008E" w:rsidRPr="000221A1">
              <w:rPr>
                <w:sz w:val="24"/>
              </w:rPr>
              <w:t>c</w:t>
            </w:r>
            <w:r w:rsidR="005A1165" w:rsidRPr="000221A1">
              <w:rPr>
                <w:sz w:val="24"/>
              </w:rPr>
              <w:t>onstruction of</w:t>
            </w:r>
            <w:r w:rsidR="0096008E" w:rsidRPr="000221A1">
              <w:rPr>
                <w:sz w:val="24"/>
              </w:rPr>
              <w:t xml:space="preserve"> a large narrative</w:t>
            </w:r>
            <w:r w:rsidRPr="000221A1">
              <w:rPr>
                <w:sz w:val="24"/>
              </w:rPr>
              <w:t xml:space="preserve"> that</w:t>
            </w:r>
            <w:r w:rsidR="0096008E" w:rsidRPr="000221A1">
              <w:rPr>
                <w:sz w:val="24"/>
              </w:rPr>
              <w:t xml:space="preserve"> </w:t>
            </w:r>
            <w:r w:rsidR="005A1165" w:rsidRPr="000221A1">
              <w:rPr>
                <w:sz w:val="24"/>
              </w:rPr>
              <w:t xml:space="preserve">assimilates several texts and cannot be limited to a solitary medium </w:t>
            </w:r>
            <w:r w:rsidR="0096008E" w:rsidRPr="000221A1">
              <w:rPr>
                <w:sz w:val="24"/>
              </w:rPr>
              <w:fldChar w:fldCharType="begin"/>
            </w:r>
            <w:r w:rsidR="0096008E" w:rsidRPr="000221A1">
              <w:rPr>
                <w:sz w:val="24"/>
              </w:rPr>
              <w:instrText xml:space="preserve"> ADDIN ZOTERO_ITEM CSL_CITATION {"citationID":"JXl76WIU","properties":{"formattedCitation":"(Jenkins 2006)","plainCitation":"(Jenkins 2006)"},"citationItems":[{"id":333,"uris":["http://zotero.org/users/2731839/items/3VJM4GHJ"],"uri":["http://zotero.org/users/2731839/items/3VJM4GHJ"],"itemData":{"id":333,"type":"book","title":"Convergence Culture: Where Old and New Media Collide","publisher":"NYU Press","number-of-pages":"321","source":"Google Books","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note":"Google-Books-ID: RlRVNikT06YC","shortTitle":"Convergence Culture","language":"en","author":[{"family":"Jenkins","given":"Henry"}],"issued":{"date-parts":[["2006",8,1]]}}}],"schema":"https://github.com/citation-style-language/schema/raw/master/csl-citation.json"} </w:instrText>
            </w:r>
            <w:r w:rsidR="0096008E" w:rsidRPr="000221A1">
              <w:rPr>
                <w:sz w:val="24"/>
              </w:rPr>
              <w:fldChar w:fldCharType="separate"/>
            </w:r>
            <w:r w:rsidR="0096008E" w:rsidRPr="000221A1">
              <w:rPr>
                <w:noProof/>
                <w:sz w:val="24"/>
              </w:rPr>
              <w:t>(Jenkins 2006)</w:t>
            </w:r>
            <w:r w:rsidR="0096008E" w:rsidRPr="000221A1">
              <w:rPr>
                <w:sz w:val="24"/>
              </w:rPr>
              <w:fldChar w:fldCharType="end"/>
            </w:r>
            <w:r w:rsidR="0096008E" w:rsidRPr="000221A1">
              <w:rPr>
                <w:sz w:val="24"/>
              </w:rPr>
              <w:t>.</w:t>
            </w:r>
            <w:r w:rsidR="00A352A3" w:rsidRPr="000221A1">
              <w:rPr>
                <w:sz w:val="24"/>
              </w:rPr>
              <w:t xml:space="preserve"> Media convergence is a key influence in our transmedia project; we chose to tell the narrative of our story through the web series, game, social media, mobile app and website.</w:t>
            </w:r>
            <w:r w:rsidR="00060F8F" w:rsidRPr="000221A1">
              <w:rPr>
                <w:sz w:val="24"/>
              </w:rPr>
              <w:t xml:space="preserve"> The intention of transmedia storytelling is to initiate a</w:t>
            </w:r>
            <w:r w:rsidR="008655BB" w:rsidRPr="000221A1">
              <w:rPr>
                <w:sz w:val="24"/>
              </w:rPr>
              <w:t xml:space="preserve"> synchronised and</w:t>
            </w:r>
            <w:r w:rsidR="00060F8F" w:rsidRPr="000221A1">
              <w:rPr>
                <w:sz w:val="24"/>
              </w:rPr>
              <w:t xml:space="preserve"> amalgamated entertaining </w:t>
            </w:r>
            <w:r w:rsidR="008655BB" w:rsidRPr="000221A1">
              <w:rPr>
                <w:sz w:val="24"/>
              </w:rPr>
              <w:t>experience</w:t>
            </w:r>
            <w:r w:rsidR="00060F8F" w:rsidRPr="000221A1">
              <w:rPr>
                <w:sz w:val="24"/>
              </w:rPr>
              <w:t xml:space="preserve"> for an audience </w:t>
            </w:r>
            <w:r w:rsidR="00060F8F" w:rsidRPr="000221A1">
              <w:rPr>
                <w:sz w:val="24"/>
              </w:rPr>
              <w:fldChar w:fldCharType="begin"/>
            </w:r>
            <w:r w:rsidR="00060F8F" w:rsidRPr="000221A1">
              <w:rPr>
                <w:sz w:val="24"/>
              </w:rPr>
              <w:instrText xml:space="preserve"> ADDIN ZOTERO_ITEM CSL_CITATION {"citationID":"PlJLpym4","properties":{"formattedCitation":"(Jenkins 2007)","plainCitation":"(Jenkins 2007)"},"citationItems":[{"id":342,"uris":["http://zotero.org/users/2731839/items/Z4A3RC2I"],"uri":["http://zotero.org/users/2731839/items/Z4A3RC2I"],"itemData":{"id":342,"type":"webpage","title":"Transmedia Storytelling 101","container-title":"The Official Weblog of Henry Jenkins","URL":"http://henryjenkins.org/2007/03/transmedia_storytelling_101.html","author":[{"family":"Jenkins","given":"Henry"}],"issued":{"date-parts":[["2007",3,22]]},"accessed":{"date-parts":[["2016",11,27]]}}}],"schema":"https://github.com/citation-style-language/schema/raw/master/csl-citation.json"} </w:instrText>
            </w:r>
            <w:r w:rsidR="00060F8F" w:rsidRPr="000221A1">
              <w:rPr>
                <w:sz w:val="24"/>
              </w:rPr>
              <w:fldChar w:fldCharType="separate"/>
            </w:r>
            <w:r w:rsidR="00060F8F" w:rsidRPr="000221A1">
              <w:rPr>
                <w:noProof/>
                <w:sz w:val="24"/>
              </w:rPr>
              <w:t>(Jenkins 2007)</w:t>
            </w:r>
            <w:r w:rsidR="00060F8F" w:rsidRPr="000221A1">
              <w:rPr>
                <w:sz w:val="24"/>
              </w:rPr>
              <w:fldChar w:fldCharType="end"/>
            </w:r>
            <w:r w:rsidR="00060F8F" w:rsidRPr="000221A1">
              <w:rPr>
                <w:sz w:val="24"/>
              </w:rPr>
              <w:t>.</w:t>
            </w:r>
            <w:r w:rsidR="008655BB" w:rsidRPr="000221A1">
              <w:rPr>
                <w:sz w:val="24"/>
              </w:rPr>
              <w:t xml:space="preserve"> </w:t>
            </w:r>
            <w:r w:rsidR="00D473D3" w:rsidRPr="000221A1">
              <w:rPr>
                <w:sz w:val="24"/>
              </w:rPr>
              <w:t xml:space="preserve">With this in mind, we agreed to develop an ideal practice of transmedia production – generating new texts that would be distinctive and would make a valued contribution to our franchise </w:t>
            </w:r>
            <w:r w:rsidR="00D473D3" w:rsidRPr="000221A1">
              <w:rPr>
                <w:sz w:val="24"/>
              </w:rPr>
              <w:fldChar w:fldCharType="begin"/>
            </w:r>
            <w:r w:rsidR="00D473D3" w:rsidRPr="000221A1">
              <w:rPr>
                <w:sz w:val="24"/>
              </w:rPr>
              <w:instrText xml:space="preserve"> ADDIN ZOTERO_ITEM CSL_CITATION {"citationID":"MQj2Tx5a","properties":{"formattedCitation":"(Jenkins 2006)","plainCitation":"(Jenkins 2006)"},"citationItems":[{"id":333,"uris":["http://zotero.org/users/2731839/items/3VJM4GHJ"],"uri":["http://zotero.org/users/2731839/items/3VJM4GHJ"],"itemData":{"id":333,"type":"book","title":"Convergence Culture: Where Old and New Media Collide","publisher":"NYU Press","number-of-pages":"321","source":"Google Books","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note":"Google-Books-ID: RlRVNikT06YC","shortTitle":"Convergence Culture","language":"en","author":[{"family":"Jenkins","given":"Henry"}],"issued":{"date-parts":[["2006",8,1]]}}}],"schema":"https://github.com/citation-style-language/schema/raw/master/csl-citation.json"} </w:instrText>
            </w:r>
            <w:r w:rsidR="00D473D3" w:rsidRPr="000221A1">
              <w:rPr>
                <w:sz w:val="24"/>
              </w:rPr>
              <w:fldChar w:fldCharType="separate"/>
            </w:r>
            <w:r w:rsidR="00D473D3" w:rsidRPr="000221A1">
              <w:rPr>
                <w:noProof/>
                <w:sz w:val="24"/>
              </w:rPr>
              <w:t>(Jenkins 2006)</w:t>
            </w:r>
            <w:r w:rsidR="00D473D3" w:rsidRPr="000221A1">
              <w:rPr>
                <w:sz w:val="24"/>
              </w:rPr>
              <w:fldChar w:fldCharType="end"/>
            </w:r>
            <w:r w:rsidR="00DE5A3E" w:rsidRPr="000221A1">
              <w:rPr>
                <w:sz w:val="24"/>
              </w:rPr>
              <w:t xml:space="preserve">, this includes </w:t>
            </w:r>
            <w:r w:rsidR="00E64A82" w:rsidRPr="000221A1">
              <w:rPr>
                <w:sz w:val="24"/>
              </w:rPr>
              <w:t xml:space="preserve">the techniques we anticipate to use when expanding </w:t>
            </w:r>
            <w:r w:rsidR="007C6063" w:rsidRPr="000221A1">
              <w:rPr>
                <w:sz w:val="24"/>
              </w:rPr>
              <w:t>our</w:t>
            </w:r>
            <w:r w:rsidR="00E64A82" w:rsidRPr="000221A1">
              <w:rPr>
                <w:sz w:val="24"/>
              </w:rPr>
              <w:t xml:space="preserve"> </w:t>
            </w:r>
            <w:r w:rsidR="00664E46" w:rsidRPr="000221A1">
              <w:rPr>
                <w:sz w:val="24"/>
              </w:rPr>
              <w:t>story</w:t>
            </w:r>
            <w:r w:rsidR="00E64A82" w:rsidRPr="000221A1">
              <w:rPr>
                <w:sz w:val="24"/>
              </w:rPr>
              <w:t xml:space="preserve">. </w:t>
            </w:r>
            <w:r w:rsidR="007C6063" w:rsidRPr="000221A1">
              <w:rPr>
                <w:sz w:val="24"/>
              </w:rPr>
              <w:t xml:space="preserve">The self-contained entries </w:t>
            </w:r>
            <w:r w:rsidR="003D203F" w:rsidRPr="000221A1">
              <w:rPr>
                <w:sz w:val="24"/>
              </w:rPr>
              <w:t>planned</w:t>
            </w:r>
            <w:r w:rsidR="007C6063" w:rsidRPr="000221A1">
              <w:rPr>
                <w:sz w:val="24"/>
              </w:rPr>
              <w:t xml:space="preserve"> as part of the franchise are </w:t>
            </w:r>
            <w:r w:rsidR="00DE5A3E" w:rsidRPr="000221A1">
              <w:rPr>
                <w:sz w:val="24"/>
              </w:rPr>
              <w:t>game</w:t>
            </w:r>
            <w:r w:rsidR="00E64A82" w:rsidRPr="000221A1">
              <w:rPr>
                <w:sz w:val="24"/>
              </w:rPr>
              <w:t>s</w:t>
            </w:r>
            <w:r w:rsidR="00BE63BF" w:rsidRPr="000221A1">
              <w:rPr>
                <w:sz w:val="24"/>
              </w:rPr>
              <w:t xml:space="preserve"> and the initial </w:t>
            </w:r>
            <w:r w:rsidR="00DE5A3E" w:rsidRPr="000221A1">
              <w:rPr>
                <w:sz w:val="24"/>
              </w:rPr>
              <w:t>web series</w:t>
            </w:r>
            <w:r w:rsidR="00D473D3" w:rsidRPr="000221A1">
              <w:rPr>
                <w:sz w:val="24"/>
              </w:rPr>
              <w:t>.</w:t>
            </w:r>
            <w:r w:rsidR="007C6063" w:rsidRPr="000221A1">
              <w:rPr>
                <w:sz w:val="24"/>
              </w:rPr>
              <w:t xml:space="preserve"> This means our audience does not have to have watched the series to be able to enjoy the game; each artefact can be a point of entry to </w:t>
            </w:r>
            <w:r w:rsidR="008654A7" w:rsidRPr="000221A1">
              <w:rPr>
                <w:sz w:val="24"/>
              </w:rPr>
              <w:t>our</w:t>
            </w:r>
            <w:r w:rsidR="007C6063" w:rsidRPr="000221A1">
              <w:rPr>
                <w:sz w:val="24"/>
              </w:rPr>
              <w:t xml:space="preserve"> </w:t>
            </w:r>
            <w:r w:rsidR="00A70D88" w:rsidRPr="000221A1">
              <w:rPr>
                <w:sz w:val="24"/>
              </w:rPr>
              <w:t xml:space="preserve">media </w:t>
            </w:r>
            <w:r w:rsidR="007C6063" w:rsidRPr="000221A1">
              <w:rPr>
                <w:sz w:val="24"/>
              </w:rPr>
              <w:t xml:space="preserve">franchise </w:t>
            </w:r>
            <w:r w:rsidR="007C6063" w:rsidRPr="000221A1">
              <w:rPr>
                <w:sz w:val="24"/>
              </w:rPr>
              <w:fldChar w:fldCharType="begin"/>
            </w:r>
            <w:r w:rsidR="007C6063" w:rsidRPr="000221A1">
              <w:rPr>
                <w:sz w:val="24"/>
              </w:rPr>
              <w:instrText xml:space="preserve"> ADDIN ZOTERO_ITEM CSL_CITATION {"citationID":"jUSqOIZo","properties":{"formattedCitation":"(Jenkins 2006)","plainCitation":"(Jenkins 2006)"},"citationItems":[{"id":333,"uris":["http://zotero.org/users/2731839/items/3VJM4GHJ"],"uri":["http://zotero.org/users/2731839/items/3VJM4GHJ"],"itemData":{"id":333,"type":"book","title":"Convergence Culture: Where Old and New Media Collide","publisher":"NYU Press","number-of-pages":"321","source":"Google Books","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note":"Google-Books-ID: RlRVNikT06YC","shortTitle":"Convergence Culture","language":"en","author":[{"family":"Jenkins","given":"Henry"}],"issued":{"date-parts":[["2006",8,1]]}}}],"schema":"https://github.com/citation-style-language/schema/raw/master/csl-citation.json"} </w:instrText>
            </w:r>
            <w:r w:rsidR="007C6063" w:rsidRPr="000221A1">
              <w:rPr>
                <w:sz w:val="24"/>
              </w:rPr>
              <w:fldChar w:fldCharType="separate"/>
            </w:r>
            <w:r w:rsidR="007C6063" w:rsidRPr="000221A1">
              <w:rPr>
                <w:noProof/>
                <w:sz w:val="24"/>
              </w:rPr>
              <w:t>(Jenkins 2006)</w:t>
            </w:r>
            <w:r w:rsidR="007C6063" w:rsidRPr="000221A1">
              <w:rPr>
                <w:sz w:val="24"/>
              </w:rPr>
              <w:fldChar w:fldCharType="end"/>
            </w:r>
            <w:r w:rsidR="00BB74EF" w:rsidRPr="000221A1">
              <w:rPr>
                <w:sz w:val="24"/>
              </w:rPr>
              <w:t>;</w:t>
            </w:r>
            <w:r w:rsidR="00D473D3" w:rsidRPr="000221A1">
              <w:rPr>
                <w:sz w:val="24"/>
              </w:rPr>
              <w:t xml:space="preserve"> </w:t>
            </w:r>
            <w:r w:rsidR="00BB74EF" w:rsidRPr="000221A1">
              <w:rPr>
                <w:sz w:val="24"/>
              </w:rPr>
              <w:t>a</w:t>
            </w:r>
            <w:r w:rsidR="00B27D8D" w:rsidRPr="000221A1">
              <w:rPr>
                <w:sz w:val="24"/>
              </w:rPr>
              <w:t xml:space="preserve">n </w:t>
            </w:r>
            <w:r w:rsidR="007C6063" w:rsidRPr="000221A1">
              <w:rPr>
                <w:sz w:val="24"/>
              </w:rPr>
              <w:t xml:space="preserve">example </w:t>
            </w:r>
            <w:r w:rsidR="00BB74EF" w:rsidRPr="000221A1">
              <w:rPr>
                <w:sz w:val="24"/>
              </w:rPr>
              <w:t>of this is</w:t>
            </w:r>
            <w:r w:rsidR="007C6063" w:rsidRPr="000221A1">
              <w:rPr>
                <w:sz w:val="24"/>
              </w:rPr>
              <w:t xml:space="preserve"> </w:t>
            </w:r>
            <w:r w:rsidR="007C6063" w:rsidRPr="000221A1">
              <w:rPr>
                <w:i/>
                <w:sz w:val="24"/>
              </w:rPr>
              <w:t>The Matrix</w:t>
            </w:r>
            <w:r w:rsidR="00F553AB" w:rsidRPr="000221A1">
              <w:rPr>
                <w:sz w:val="24"/>
              </w:rPr>
              <w:t xml:space="preserve">. </w:t>
            </w:r>
            <w:r w:rsidR="00F553AB" w:rsidRPr="000221A1">
              <w:rPr>
                <w:i/>
                <w:sz w:val="24"/>
              </w:rPr>
              <w:t>The Matrix</w:t>
            </w:r>
            <w:r w:rsidR="00F553AB" w:rsidRPr="000221A1">
              <w:rPr>
                <w:sz w:val="24"/>
              </w:rPr>
              <w:t xml:space="preserve"> is a</w:t>
            </w:r>
            <w:r w:rsidR="00BB74EF" w:rsidRPr="000221A1">
              <w:rPr>
                <w:sz w:val="24"/>
              </w:rPr>
              <w:t xml:space="preserve"> </w:t>
            </w:r>
            <w:r w:rsidR="00F553AB" w:rsidRPr="000221A1">
              <w:rPr>
                <w:sz w:val="24"/>
              </w:rPr>
              <w:t xml:space="preserve">transmedia franchise that distribute a story-world seen in the movie but can be better understood </w:t>
            </w:r>
            <w:r w:rsidR="0051026D" w:rsidRPr="000221A1">
              <w:rPr>
                <w:sz w:val="24"/>
              </w:rPr>
              <w:t xml:space="preserve">through </w:t>
            </w:r>
            <w:proofErr w:type="spellStart"/>
            <w:r w:rsidR="0051026D" w:rsidRPr="000221A1">
              <w:rPr>
                <w:sz w:val="24"/>
              </w:rPr>
              <w:t>intertexuality</w:t>
            </w:r>
            <w:proofErr w:type="spellEnd"/>
            <w:r w:rsidR="0051026D" w:rsidRPr="000221A1">
              <w:rPr>
                <w:sz w:val="24"/>
              </w:rPr>
              <w:t xml:space="preserve"> </w:t>
            </w:r>
            <w:r w:rsidR="00B27D8D" w:rsidRPr="000221A1">
              <w:rPr>
                <w:sz w:val="24"/>
              </w:rPr>
              <w:t>by</w:t>
            </w:r>
            <w:r w:rsidR="00F553AB" w:rsidRPr="000221A1">
              <w:rPr>
                <w:sz w:val="24"/>
              </w:rPr>
              <w:t xml:space="preserve"> consumers who read the comic books, play the games</w:t>
            </w:r>
            <w:r w:rsidR="002D4825" w:rsidRPr="000221A1">
              <w:rPr>
                <w:sz w:val="24"/>
              </w:rPr>
              <w:t xml:space="preserve"> </w:t>
            </w:r>
            <w:r w:rsidR="002D4825" w:rsidRPr="000221A1">
              <w:rPr>
                <w:sz w:val="24"/>
              </w:rPr>
              <w:fldChar w:fldCharType="begin"/>
            </w:r>
            <w:r w:rsidR="002D4825" w:rsidRPr="000221A1">
              <w:rPr>
                <w:sz w:val="24"/>
              </w:rPr>
              <w:instrText xml:space="preserve"> ADDIN ZOTERO_ITEM CSL_CITATION {"citationID":"E8hCXIXE","properties":{"formattedCitation":"(Shepherd 2015)","plainCitation":"(Shepherd 2015)"},"citationItems":[{"id":374,"uris":["http://zotero.org/users/2731839/items/9B2A6I5N"],"uri":["http://zotero.org/users/2731839/items/9B2A6I5N"],"itemData":{"id":374,"type":"webpage","title":"Transmedia Storytelling and The Matrix","container-title":"Medium","abstract":"by Sam Shepherd","URL":"https://medium.com/@sam.shepherd/transmedia-storytelling-and-the-matrix-5398ed6b3c0e","author":[{"family":"Shepherd","given":"Sam"}],"issued":{"date-parts":[["2015",8,5]]},"accessed":{"date-parts":[["2016",11,28]]}}}],"schema":"https://github.com/citation-style-language/schema/raw/master/csl-citation.json"} </w:instrText>
            </w:r>
            <w:r w:rsidR="002D4825" w:rsidRPr="000221A1">
              <w:rPr>
                <w:sz w:val="24"/>
              </w:rPr>
              <w:fldChar w:fldCharType="separate"/>
            </w:r>
            <w:r w:rsidR="002D4825" w:rsidRPr="000221A1">
              <w:rPr>
                <w:noProof/>
                <w:sz w:val="24"/>
              </w:rPr>
              <w:t>(Shepherd 2015)</w:t>
            </w:r>
            <w:r w:rsidR="002D4825" w:rsidRPr="000221A1">
              <w:rPr>
                <w:sz w:val="24"/>
              </w:rPr>
              <w:fldChar w:fldCharType="end"/>
            </w:r>
            <w:r w:rsidR="00F553AB" w:rsidRPr="000221A1">
              <w:rPr>
                <w:sz w:val="24"/>
              </w:rPr>
              <w:t xml:space="preserve">, and </w:t>
            </w:r>
            <w:r w:rsidR="008654A7" w:rsidRPr="000221A1">
              <w:rPr>
                <w:sz w:val="24"/>
              </w:rPr>
              <w:t xml:space="preserve">through </w:t>
            </w:r>
            <w:r w:rsidR="00664E46" w:rsidRPr="000221A1">
              <w:rPr>
                <w:sz w:val="24"/>
              </w:rPr>
              <w:t xml:space="preserve">collective intelligence which has enabled interactivity </w:t>
            </w:r>
            <w:r w:rsidR="00245C9C" w:rsidRPr="000221A1">
              <w:rPr>
                <w:sz w:val="24"/>
              </w:rPr>
              <w:t xml:space="preserve">(such as conversing on forums) </w:t>
            </w:r>
            <w:r w:rsidR="00664E46" w:rsidRPr="000221A1">
              <w:rPr>
                <w:sz w:val="24"/>
              </w:rPr>
              <w:t xml:space="preserve">between </w:t>
            </w:r>
            <w:proofErr w:type="spellStart"/>
            <w:r w:rsidR="00664E46" w:rsidRPr="000221A1">
              <w:rPr>
                <w:sz w:val="24"/>
              </w:rPr>
              <w:t>homophilic</w:t>
            </w:r>
            <w:proofErr w:type="spellEnd"/>
            <w:r w:rsidR="00664E46" w:rsidRPr="000221A1">
              <w:rPr>
                <w:sz w:val="24"/>
              </w:rPr>
              <w:t xml:space="preserve"> fans</w:t>
            </w:r>
            <w:r w:rsidR="00245C9C" w:rsidRPr="000221A1">
              <w:rPr>
                <w:sz w:val="24"/>
              </w:rPr>
              <w:t xml:space="preserve">. </w:t>
            </w:r>
            <w:r w:rsidR="008654A7" w:rsidRPr="000221A1">
              <w:rPr>
                <w:sz w:val="24"/>
              </w:rPr>
              <w:t xml:space="preserve">We intend to </w:t>
            </w:r>
            <w:r w:rsidR="00BC5668" w:rsidRPr="000221A1">
              <w:rPr>
                <w:sz w:val="24"/>
              </w:rPr>
              <w:t>conclude</w:t>
            </w:r>
            <w:r w:rsidR="008654A7" w:rsidRPr="000221A1">
              <w:rPr>
                <w:sz w:val="24"/>
              </w:rPr>
              <w:t xml:space="preserve"> with </w:t>
            </w:r>
            <w:r w:rsidR="00BC5668" w:rsidRPr="000221A1">
              <w:rPr>
                <w:sz w:val="24"/>
              </w:rPr>
              <w:t>a comparable</w:t>
            </w:r>
            <w:r w:rsidR="008654A7" w:rsidRPr="000221A1">
              <w:rPr>
                <w:sz w:val="24"/>
              </w:rPr>
              <w:t xml:space="preserve"> result, allowing our viewers to </w:t>
            </w:r>
            <w:r w:rsidR="00814F3E" w:rsidRPr="000221A1">
              <w:rPr>
                <w:sz w:val="24"/>
              </w:rPr>
              <w:t xml:space="preserve">use all components </w:t>
            </w:r>
            <w:r w:rsidR="00BC5668" w:rsidRPr="000221A1">
              <w:rPr>
                <w:sz w:val="24"/>
              </w:rPr>
              <w:t xml:space="preserve">of </w:t>
            </w:r>
            <w:r w:rsidR="00814F3E" w:rsidRPr="000221A1">
              <w:rPr>
                <w:sz w:val="24"/>
              </w:rPr>
              <w:t xml:space="preserve">our project in order to </w:t>
            </w:r>
            <w:r w:rsidR="00BC5668" w:rsidRPr="000221A1">
              <w:rPr>
                <w:sz w:val="24"/>
              </w:rPr>
              <w:t>ameliorate</w:t>
            </w:r>
            <w:r w:rsidR="00814F3E" w:rsidRPr="000221A1">
              <w:rPr>
                <w:sz w:val="24"/>
              </w:rPr>
              <w:t xml:space="preserve"> their </w:t>
            </w:r>
            <w:r w:rsidR="00BC5668" w:rsidRPr="000221A1">
              <w:rPr>
                <w:sz w:val="24"/>
              </w:rPr>
              <w:t>perception</w:t>
            </w:r>
            <w:r w:rsidR="00814F3E" w:rsidRPr="000221A1">
              <w:rPr>
                <w:sz w:val="24"/>
              </w:rPr>
              <w:t xml:space="preserve"> of our </w:t>
            </w:r>
            <w:proofErr w:type="spellStart"/>
            <w:r w:rsidR="00814F3E" w:rsidRPr="000221A1">
              <w:rPr>
                <w:sz w:val="24"/>
              </w:rPr>
              <w:t>storyworld</w:t>
            </w:r>
            <w:proofErr w:type="spellEnd"/>
            <w:r w:rsidR="00814F3E" w:rsidRPr="000221A1">
              <w:rPr>
                <w:sz w:val="24"/>
              </w:rPr>
              <w:t xml:space="preserve">. This will be </w:t>
            </w:r>
            <w:r w:rsidR="00BC5668" w:rsidRPr="000221A1">
              <w:rPr>
                <w:sz w:val="24"/>
              </w:rPr>
              <w:t>accomplished</w:t>
            </w:r>
            <w:r w:rsidR="00814F3E" w:rsidRPr="000221A1">
              <w:rPr>
                <w:sz w:val="24"/>
              </w:rPr>
              <w:t xml:space="preserve"> through </w:t>
            </w:r>
            <w:r w:rsidR="003277A8" w:rsidRPr="000221A1">
              <w:rPr>
                <w:sz w:val="24"/>
              </w:rPr>
              <w:t>a diverse range of</w:t>
            </w:r>
            <w:r w:rsidR="00814F3E" w:rsidRPr="000221A1">
              <w:rPr>
                <w:sz w:val="24"/>
              </w:rPr>
              <w:t xml:space="preserve"> information</w:t>
            </w:r>
            <w:r w:rsidR="005A09FD" w:rsidRPr="000221A1">
              <w:rPr>
                <w:sz w:val="24"/>
              </w:rPr>
              <w:t>,</w:t>
            </w:r>
            <w:r w:rsidR="00814F3E" w:rsidRPr="000221A1">
              <w:rPr>
                <w:sz w:val="24"/>
              </w:rPr>
              <w:t xml:space="preserve"> </w:t>
            </w:r>
            <w:r w:rsidR="003277A8" w:rsidRPr="000221A1">
              <w:rPr>
                <w:sz w:val="24"/>
              </w:rPr>
              <w:t>including characters backstories</w:t>
            </w:r>
            <w:r w:rsidR="00814F3E" w:rsidRPr="000221A1">
              <w:rPr>
                <w:sz w:val="24"/>
              </w:rPr>
              <w:t xml:space="preserve"> </w:t>
            </w:r>
            <w:r w:rsidR="003277A8" w:rsidRPr="000221A1">
              <w:rPr>
                <w:sz w:val="24"/>
              </w:rPr>
              <w:t>located</w:t>
            </w:r>
            <w:r w:rsidR="00814F3E" w:rsidRPr="000221A1">
              <w:rPr>
                <w:sz w:val="24"/>
              </w:rPr>
              <w:t xml:space="preserve"> on the w</w:t>
            </w:r>
            <w:r w:rsidR="003277A8" w:rsidRPr="000221A1">
              <w:rPr>
                <w:sz w:val="24"/>
              </w:rPr>
              <w:t xml:space="preserve">ebsite and mobile app, and </w:t>
            </w:r>
            <w:r w:rsidR="00814F3E" w:rsidRPr="000221A1">
              <w:rPr>
                <w:sz w:val="24"/>
              </w:rPr>
              <w:t>exclusive</w:t>
            </w:r>
            <w:r w:rsidR="003277A8" w:rsidRPr="000221A1">
              <w:rPr>
                <w:sz w:val="24"/>
              </w:rPr>
              <w:t xml:space="preserve"> hidden content dependant on the platform</w:t>
            </w:r>
            <w:r w:rsidR="00814F3E" w:rsidRPr="000221A1">
              <w:rPr>
                <w:sz w:val="24"/>
              </w:rPr>
              <w:t xml:space="preserve">. </w:t>
            </w:r>
            <w:r w:rsidR="001B0555" w:rsidRPr="000221A1">
              <w:rPr>
                <w:sz w:val="24"/>
              </w:rPr>
              <w:t>A media franchise can often be refreshed when presenting</w:t>
            </w:r>
            <w:r w:rsidR="00F553AB" w:rsidRPr="000221A1">
              <w:rPr>
                <w:sz w:val="24"/>
              </w:rPr>
              <w:t xml:space="preserve"> </w:t>
            </w:r>
            <w:r w:rsidR="00A176D3" w:rsidRPr="000221A1">
              <w:rPr>
                <w:sz w:val="24"/>
              </w:rPr>
              <w:t xml:space="preserve">multimodal </w:t>
            </w:r>
            <w:r w:rsidR="001B0555" w:rsidRPr="000221A1">
              <w:rPr>
                <w:sz w:val="24"/>
              </w:rPr>
              <w:t xml:space="preserve">platforms that offer </w:t>
            </w:r>
            <w:r w:rsidR="00F553AB" w:rsidRPr="000221A1">
              <w:rPr>
                <w:sz w:val="24"/>
              </w:rPr>
              <w:t xml:space="preserve">insight and </w:t>
            </w:r>
            <w:r w:rsidR="001B0555" w:rsidRPr="000221A1">
              <w:rPr>
                <w:sz w:val="24"/>
              </w:rPr>
              <w:t xml:space="preserve">knowledge </w:t>
            </w:r>
            <w:r w:rsidR="001B0555" w:rsidRPr="000221A1">
              <w:rPr>
                <w:sz w:val="24"/>
              </w:rPr>
              <w:fldChar w:fldCharType="begin"/>
            </w:r>
            <w:r w:rsidR="001B0555" w:rsidRPr="000221A1">
              <w:rPr>
                <w:sz w:val="24"/>
              </w:rPr>
              <w:instrText xml:space="preserve"> ADDIN ZOTERO_ITEM CSL_CITATION {"citationID":"PhfZpVGl","properties":{"formattedCitation":"(Jenkins 2006)","plainCitation":"(Jenkins 2006)"},"citationItems":[{"id":333,"uris":["http://zotero.org/users/2731839/items/3VJM4GHJ"],"uri":["http://zotero.org/users/2731839/items/3VJM4GHJ"],"itemData":{"id":333,"type":"book","title":"Convergence Culture: Where Old and New Media Collide","publisher":"NYU Press","number-of-pages":"321","source":"Google Books","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note":"Google-Books-ID: RlRVNikT06YC","shortTitle":"Convergence Culture","language":"en","author":[{"family":"Jenkins","given":"Henry"}],"issued":{"date-parts":[["2006",8,1]]}}}],"schema":"https://github.com/citation-style-language/schema/raw/master/csl-citation.json"} </w:instrText>
            </w:r>
            <w:r w:rsidR="001B0555" w:rsidRPr="000221A1">
              <w:rPr>
                <w:sz w:val="24"/>
              </w:rPr>
              <w:fldChar w:fldCharType="separate"/>
            </w:r>
            <w:r w:rsidR="001B0555" w:rsidRPr="000221A1">
              <w:rPr>
                <w:noProof/>
                <w:sz w:val="24"/>
              </w:rPr>
              <w:t>(Jenkins 2006)</w:t>
            </w:r>
            <w:r w:rsidR="001B0555" w:rsidRPr="000221A1">
              <w:rPr>
                <w:sz w:val="24"/>
              </w:rPr>
              <w:fldChar w:fldCharType="end"/>
            </w:r>
            <w:r w:rsidR="00A176D3" w:rsidRPr="000221A1">
              <w:rPr>
                <w:sz w:val="24"/>
              </w:rPr>
              <w:t>.</w:t>
            </w:r>
            <w:r w:rsidR="00F553AB" w:rsidRPr="000221A1">
              <w:rPr>
                <w:sz w:val="24"/>
              </w:rPr>
              <w:t xml:space="preserve"> </w:t>
            </w:r>
            <w:r w:rsidR="003277A8" w:rsidRPr="000221A1">
              <w:rPr>
                <w:i/>
                <w:sz w:val="24"/>
              </w:rPr>
              <w:t>The Matrix</w:t>
            </w:r>
            <w:r w:rsidR="009F61AD">
              <w:rPr>
                <w:i/>
                <w:sz w:val="24"/>
              </w:rPr>
              <w:t>,</w:t>
            </w:r>
            <w:r w:rsidR="00D352C6" w:rsidRPr="000221A1">
              <w:rPr>
                <w:sz w:val="24"/>
              </w:rPr>
              <w:t xml:space="preserve"> a proficient transmedia franchise</w:t>
            </w:r>
            <w:r w:rsidR="009F61AD">
              <w:rPr>
                <w:sz w:val="24"/>
              </w:rPr>
              <w:t>,</w:t>
            </w:r>
            <w:r w:rsidR="00D352C6" w:rsidRPr="000221A1">
              <w:rPr>
                <w:sz w:val="24"/>
              </w:rPr>
              <w:t xml:space="preserve"> </w:t>
            </w:r>
            <w:r w:rsidR="003277A8" w:rsidRPr="000221A1">
              <w:rPr>
                <w:sz w:val="24"/>
              </w:rPr>
              <w:t>exploited</w:t>
            </w:r>
            <w:r w:rsidR="00D352C6" w:rsidRPr="000221A1">
              <w:rPr>
                <w:sz w:val="24"/>
              </w:rPr>
              <w:t xml:space="preserve"> diverse</w:t>
            </w:r>
            <w:r w:rsidR="00D32498" w:rsidRPr="000221A1">
              <w:rPr>
                <w:sz w:val="24"/>
              </w:rPr>
              <w:t xml:space="preserve"> mediums</w:t>
            </w:r>
            <w:r w:rsidR="00D352C6" w:rsidRPr="000221A1">
              <w:rPr>
                <w:sz w:val="24"/>
              </w:rPr>
              <w:t>, alter</w:t>
            </w:r>
            <w:r w:rsidR="003277A8" w:rsidRPr="000221A1">
              <w:rPr>
                <w:sz w:val="24"/>
              </w:rPr>
              <w:t>ing</w:t>
            </w:r>
            <w:r w:rsidR="009F61AD">
              <w:rPr>
                <w:sz w:val="24"/>
              </w:rPr>
              <w:t xml:space="preserve"> their content </w:t>
            </w:r>
            <w:r w:rsidR="00D352C6" w:rsidRPr="000221A1">
              <w:rPr>
                <w:sz w:val="24"/>
              </w:rPr>
              <w:t xml:space="preserve">to attract multiple communities and demographics </w:t>
            </w:r>
            <w:r w:rsidR="00D352C6" w:rsidRPr="000221A1">
              <w:rPr>
                <w:sz w:val="24"/>
              </w:rPr>
              <w:fldChar w:fldCharType="begin"/>
            </w:r>
            <w:r w:rsidR="00D352C6" w:rsidRPr="000221A1">
              <w:rPr>
                <w:sz w:val="24"/>
              </w:rPr>
              <w:instrText xml:space="preserve"> ADDIN ZOTERO_ITEM CSL_CITATION {"citationID":"1qfuOsTe","properties":{"formattedCitation":"(Jenkins 2006)","plainCitation":"(Jenkins 2006)"},"citationItems":[{"id":333,"uris":["http://zotero.org/users/2731839/items/3VJM4GHJ"],"uri":["http://zotero.org/users/2731839/items/3VJM4GHJ"],"itemData":{"id":333,"type":"book","title":"Convergence Culture: Where Old and New Media Collide","publisher":"NYU Press","number-of-pages":"321","source":"Google Books","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note":"Google-Books-ID: RlRVNikT06YC","shortTitle":"Convergence Culture","language":"en","author":[{"family":"Jenkins","given":"Henry"}],"issued":{"date-parts":[["2006",8,1]]}}}],"schema":"https://github.com/citation-style-language/schema/raw/master/csl-citation.json"} </w:instrText>
            </w:r>
            <w:r w:rsidR="00D352C6" w:rsidRPr="000221A1">
              <w:rPr>
                <w:sz w:val="24"/>
              </w:rPr>
              <w:fldChar w:fldCharType="separate"/>
            </w:r>
            <w:r w:rsidR="00D352C6" w:rsidRPr="000221A1">
              <w:rPr>
                <w:noProof/>
                <w:sz w:val="24"/>
              </w:rPr>
              <w:t>(Jenkins 2006)</w:t>
            </w:r>
            <w:r w:rsidR="00D352C6" w:rsidRPr="000221A1">
              <w:rPr>
                <w:sz w:val="24"/>
              </w:rPr>
              <w:fldChar w:fldCharType="end"/>
            </w:r>
            <w:r w:rsidR="00D352C6" w:rsidRPr="000221A1">
              <w:rPr>
                <w:sz w:val="24"/>
              </w:rPr>
              <w:t>.</w:t>
            </w:r>
            <w:r w:rsidR="0099449D">
              <w:rPr>
                <w:sz w:val="24"/>
              </w:rPr>
              <w:t xml:space="preserve"> This</w:t>
            </w:r>
            <w:r w:rsidR="00814F3E" w:rsidRPr="000221A1">
              <w:rPr>
                <w:sz w:val="24"/>
              </w:rPr>
              <w:t xml:space="preserve"> </w:t>
            </w:r>
            <w:r w:rsidR="003277A8" w:rsidRPr="000221A1">
              <w:rPr>
                <w:sz w:val="24"/>
              </w:rPr>
              <w:t xml:space="preserve">approach has been taken in our </w:t>
            </w:r>
            <w:r w:rsidR="00814F3E" w:rsidRPr="000221A1">
              <w:rPr>
                <w:sz w:val="24"/>
              </w:rPr>
              <w:t>project when comparing the w</w:t>
            </w:r>
            <w:r w:rsidR="00BC5668" w:rsidRPr="000221A1">
              <w:rPr>
                <w:sz w:val="24"/>
              </w:rPr>
              <w:t>eb</w:t>
            </w:r>
            <w:r w:rsidR="003D203F" w:rsidRPr="000221A1">
              <w:rPr>
                <w:sz w:val="24"/>
              </w:rPr>
              <w:t xml:space="preserve"> app, mobile app and the game. Each</w:t>
            </w:r>
            <w:r w:rsidR="00814F3E" w:rsidRPr="000221A1">
              <w:rPr>
                <w:sz w:val="24"/>
              </w:rPr>
              <w:t xml:space="preserve"> </w:t>
            </w:r>
            <w:r w:rsidR="003D203F" w:rsidRPr="000221A1">
              <w:rPr>
                <w:sz w:val="24"/>
              </w:rPr>
              <w:t xml:space="preserve">platform differentiates from the other, but shares a similar theme for the targeted consumer. </w:t>
            </w:r>
          </w:p>
        </w:tc>
      </w:tr>
    </w:tbl>
    <w:p w14:paraId="18E8BB71" w14:textId="77777777" w:rsidR="00C9038D" w:rsidRPr="00C9038D" w:rsidRDefault="00C9038D" w:rsidP="00C9038D"/>
    <w:p w14:paraId="7A889744" w14:textId="77777777" w:rsidR="00C9038D" w:rsidRDefault="00C9038D" w:rsidP="00F86918">
      <w:pPr>
        <w:pStyle w:val="Heading3"/>
      </w:pPr>
    </w:p>
    <w:p w14:paraId="0ADC5440" w14:textId="77777777" w:rsidR="002A5E3F" w:rsidRDefault="002A5E3F" w:rsidP="00F86918">
      <w:pPr>
        <w:pStyle w:val="Heading3"/>
      </w:pPr>
      <w:r w:rsidRPr="00D30399">
        <w:t>Originality:</w:t>
      </w:r>
      <w:r>
        <w:t xml:space="preserve"> </w:t>
      </w:r>
    </w:p>
    <w:p w14:paraId="7CFC23A4" w14:textId="77777777" w:rsidR="004C34DA" w:rsidRDefault="004C34DA" w:rsidP="004C34DA"/>
    <w:tbl>
      <w:tblPr>
        <w:tblStyle w:val="TableGrid"/>
        <w:tblW w:w="10615" w:type="dxa"/>
        <w:tblLook w:val="04A0" w:firstRow="1" w:lastRow="0" w:firstColumn="1" w:lastColumn="0" w:noHBand="0" w:noVBand="1"/>
      </w:tblPr>
      <w:tblGrid>
        <w:gridCol w:w="10615"/>
      </w:tblGrid>
      <w:tr w:rsidR="004C34DA" w14:paraId="36C00137" w14:textId="77777777" w:rsidTr="00522C14">
        <w:trPr>
          <w:trHeight w:val="1904"/>
        </w:trPr>
        <w:tc>
          <w:tcPr>
            <w:tcW w:w="10615" w:type="dxa"/>
          </w:tcPr>
          <w:p w14:paraId="6EA8A0E3" w14:textId="30D54B71" w:rsidR="004C34DA" w:rsidRPr="00F81788" w:rsidRDefault="004C34DA" w:rsidP="00BB2C75">
            <w:pPr>
              <w:rPr>
                <w:i/>
                <w:color w:val="D0CECE" w:themeColor="background2" w:themeShade="E6"/>
              </w:rPr>
            </w:pPr>
          </w:p>
          <w:p w14:paraId="61E3D169" w14:textId="6F8ACD75" w:rsidR="00A96217" w:rsidRPr="000221A1" w:rsidRDefault="003726ED" w:rsidP="00C9038D">
            <w:pPr>
              <w:pStyle w:val="Subtitle"/>
              <w:spacing w:line="276" w:lineRule="auto"/>
              <w:jc w:val="both"/>
              <w:rPr>
                <w:sz w:val="24"/>
              </w:rPr>
            </w:pPr>
            <w:r w:rsidRPr="000221A1">
              <w:rPr>
                <w:sz w:val="24"/>
              </w:rPr>
              <w:t>Horror</w:t>
            </w:r>
            <w:r w:rsidR="00701B35" w:rsidRPr="000221A1">
              <w:rPr>
                <w:sz w:val="24"/>
              </w:rPr>
              <w:t xml:space="preserve"> is such a </w:t>
            </w:r>
            <w:r w:rsidR="00624FB5" w:rsidRPr="000221A1">
              <w:rPr>
                <w:sz w:val="24"/>
              </w:rPr>
              <w:t>large</w:t>
            </w:r>
            <w:r w:rsidRPr="000221A1">
              <w:rPr>
                <w:sz w:val="24"/>
              </w:rPr>
              <w:t xml:space="preserve"> genre that</w:t>
            </w:r>
            <w:r w:rsidR="00701B35" w:rsidRPr="000221A1">
              <w:rPr>
                <w:sz w:val="24"/>
              </w:rPr>
              <w:t xml:space="preserve"> </w:t>
            </w:r>
            <w:r w:rsidRPr="000221A1">
              <w:rPr>
                <w:sz w:val="24"/>
              </w:rPr>
              <w:t>encompasses</w:t>
            </w:r>
            <w:r w:rsidR="00701B35" w:rsidRPr="000221A1">
              <w:rPr>
                <w:sz w:val="24"/>
              </w:rPr>
              <w:t xml:space="preserve"> </w:t>
            </w:r>
            <w:r w:rsidR="005E6834" w:rsidRPr="000221A1">
              <w:rPr>
                <w:sz w:val="24"/>
              </w:rPr>
              <w:t xml:space="preserve">numerous subgenres </w:t>
            </w:r>
            <w:r w:rsidR="00E916C8" w:rsidRPr="000221A1">
              <w:rPr>
                <w:sz w:val="24"/>
              </w:rPr>
              <w:t>empowering</w:t>
            </w:r>
            <w:r w:rsidR="00701B35" w:rsidRPr="000221A1">
              <w:rPr>
                <w:sz w:val="24"/>
              </w:rPr>
              <w:t xml:space="preserve"> people to identify what </w:t>
            </w:r>
            <w:r w:rsidR="005E6834" w:rsidRPr="000221A1">
              <w:rPr>
                <w:sz w:val="24"/>
              </w:rPr>
              <w:t>exclusive</w:t>
            </w:r>
            <w:r w:rsidR="00701B35" w:rsidRPr="000221A1">
              <w:rPr>
                <w:sz w:val="24"/>
              </w:rPr>
              <w:t xml:space="preserve"> features suit their </w:t>
            </w:r>
            <w:r w:rsidR="005E6834" w:rsidRPr="000221A1">
              <w:rPr>
                <w:sz w:val="24"/>
              </w:rPr>
              <w:t>individual</w:t>
            </w:r>
            <w:r w:rsidR="00701B35" w:rsidRPr="000221A1">
              <w:rPr>
                <w:sz w:val="24"/>
              </w:rPr>
              <w:t xml:space="preserve"> </w:t>
            </w:r>
            <w:r w:rsidR="00E916C8" w:rsidRPr="000221A1">
              <w:rPr>
                <w:rFonts w:cs="Lucida Grande"/>
                <w:color w:val="000000"/>
                <w:sz w:val="24"/>
              </w:rPr>
              <w:t>predilections</w:t>
            </w:r>
            <w:r w:rsidR="00701B35" w:rsidRPr="000221A1">
              <w:rPr>
                <w:sz w:val="24"/>
              </w:rPr>
              <w:t xml:space="preserve"> within horror. </w:t>
            </w:r>
            <w:r w:rsidR="005E6834" w:rsidRPr="000221A1">
              <w:rPr>
                <w:sz w:val="24"/>
              </w:rPr>
              <w:t>By selecting</w:t>
            </w:r>
            <w:r w:rsidR="00701B35" w:rsidRPr="000221A1">
              <w:rPr>
                <w:sz w:val="24"/>
              </w:rPr>
              <w:t xml:space="preserve"> the </w:t>
            </w:r>
            <w:proofErr w:type="spellStart"/>
            <w:r w:rsidR="00701B35" w:rsidRPr="000221A1">
              <w:rPr>
                <w:sz w:val="24"/>
              </w:rPr>
              <w:t>slasher</w:t>
            </w:r>
            <w:proofErr w:type="spellEnd"/>
            <w:r w:rsidR="00701B35" w:rsidRPr="000221A1">
              <w:rPr>
                <w:sz w:val="24"/>
              </w:rPr>
              <w:t xml:space="preserve"> </w:t>
            </w:r>
            <w:r w:rsidR="005E6834" w:rsidRPr="000221A1">
              <w:rPr>
                <w:sz w:val="24"/>
              </w:rPr>
              <w:t xml:space="preserve">subgenre, we </w:t>
            </w:r>
            <w:r w:rsidR="00E916C8" w:rsidRPr="000221A1">
              <w:rPr>
                <w:sz w:val="24"/>
              </w:rPr>
              <w:t>distinguished</w:t>
            </w:r>
            <w:r w:rsidR="005E6834" w:rsidRPr="000221A1">
              <w:rPr>
                <w:sz w:val="24"/>
              </w:rPr>
              <w:t xml:space="preserve"> that we would appeal to a younger </w:t>
            </w:r>
            <w:r w:rsidR="001B1010" w:rsidRPr="000221A1">
              <w:rPr>
                <w:sz w:val="24"/>
              </w:rPr>
              <w:t>target audience</w:t>
            </w:r>
            <w:r w:rsidR="003A1BD8" w:rsidRPr="000221A1">
              <w:rPr>
                <w:sz w:val="24"/>
              </w:rPr>
              <w:t>;</w:t>
            </w:r>
            <w:r w:rsidR="005E6834" w:rsidRPr="000221A1">
              <w:rPr>
                <w:sz w:val="24"/>
              </w:rPr>
              <w:t xml:space="preserve"> </w:t>
            </w:r>
            <w:r w:rsidR="00701B35" w:rsidRPr="000221A1">
              <w:rPr>
                <w:sz w:val="24"/>
              </w:rPr>
              <w:t xml:space="preserve">due </w:t>
            </w:r>
            <w:r w:rsidR="005E6834" w:rsidRPr="000221A1">
              <w:rPr>
                <w:sz w:val="24"/>
              </w:rPr>
              <w:t xml:space="preserve">to </w:t>
            </w:r>
            <w:proofErr w:type="spellStart"/>
            <w:r w:rsidR="001C6D55" w:rsidRPr="000221A1">
              <w:rPr>
                <w:sz w:val="24"/>
              </w:rPr>
              <w:t>slasher</w:t>
            </w:r>
            <w:proofErr w:type="spellEnd"/>
            <w:r w:rsidR="001C6D55" w:rsidRPr="000221A1">
              <w:rPr>
                <w:sz w:val="24"/>
              </w:rPr>
              <w:t xml:space="preserve"> </w:t>
            </w:r>
            <w:r w:rsidR="005E6834" w:rsidRPr="000221A1">
              <w:rPr>
                <w:sz w:val="24"/>
              </w:rPr>
              <w:t xml:space="preserve">horrors </w:t>
            </w:r>
            <w:r w:rsidR="00701B35" w:rsidRPr="000221A1">
              <w:rPr>
                <w:sz w:val="24"/>
              </w:rPr>
              <w:t xml:space="preserve">being such a </w:t>
            </w:r>
            <w:r w:rsidR="005E6834" w:rsidRPr="000221A1">
              <w:rPr>
                <w:sz w:val="24"/>
              </w:rPr>
              <w:t>well-liked genre in</w:t>
            </w:r>
            <w:r w:rsidR="001C6D55" w:rsidRPr="000221A1">
              <w:rPr>
                <w:sz w:val="24"/>
              </w:rPr>
              <w:t xml:space="preserve"> the 197</w:t>
            </w:r>
            <w:r w:rsidR="005E6834" w:rsidRPr="000221A1">
              <w:rPr>
                <w:sz w:val="24"/>
              </w:rPr>
              <w:t>0s</w:t>
            </w:r>
            <w:r w:rsidR="006549ED" w:rsidRPr="000221A1">
              <w:rPr>
                <w:sz w:val="24"/>
              </w:rPr>
              <w:t>-199</w:t>
            </w:r>
            <w:r w:rsidR="001C6D55" w:rsidRPr="000221A1">
              <w:rPr>
                <w:sz w:val="24"/>
              </w:rPr>
              <w:t>0s</w:t>
            </w:r>
            <w:r w:rsidR="003A1BD8" w:rsidRPr="000221A1">
              <w:rPr>
                <w:sz w:val="24"/>
              </w:rPr>
              <w:t xml:space="preserve"> </w:t>
            </w:r>
            <w:r w:rsidR="003A1BD8" w:rsidRPr="000221A1">
              <w:rPr>
                <w:sz w:val="24"/>
              </w:rPr>
              <w:fldChar w:fldCharType="begin"/>
            </w:r>
            <w:r w:rsidR="003A1BD8" w:rsidRPr="000221A1">
              <w:rPr>
                <w:sz w:val="24"/>
              </w:rPr>
              <w:instrText xml:space="preserve"> ADDIN ZOTERO_ITEM CSL_CITATION {"citationID":"7lnvJZME","properties":{"formattedCitation":"(Hantke 2010)","plainCitation":"(Hantke 2010)"},"citationItems":[{"id":320,"uris":["http://zotero.org/users/2731839/items/3MDFGM2Z"],"uri":["http://zotero.org/users/2731839/items/3MDFGM2Z"],"itemData":{"id":320,"type":"book","title":"American Horror Film: The Genre at the Turn of the Millennium","publisher":"Univ. Press of Mississippi","number-of-pages":"286","source":"Google Books","abstract":"Creatively spent and politically irrelevant, the American horror film is a mere ghost of its former self-or so goes the old saw from fans and scholars alike. Taking on this undeserved reputation, the contributors to this collection provide a comprehensive look at a decade of cinematic production, covering a wide variety of material from the last ten years with a clear critical eye.Individual essays profile the work of up-and-coming director Alexandre Aja and reassess William Malone's muchmaligned Feardotcom in the light of the torture debate at the end of President George W. Bush's administration. Other essays look at the economic, social, and formal aspects of the genre; the globalization of the U.S. film industry; the alleged escalation of cinematic violence; and the massive commercial popularity of the remake. Some essays examine specific subgenres-from the teenage horror flick to the serial killer film and the spiritual horror film-as well as the continuing relevance of classic directors such as George A. Romero, David Cronenberg, John Landis, and Stuart Gordon.Essays deliberate on the marketing of nostalgia and its concomitant aesthetic, and the curiously schizophrenic perspective of fans who happen to be scholars as well. Taken together, the contributors to this collection make a compelling case that American horror cinema is as vital, creative, and thought-provoking as it ever was.","ISBN":"978-1-60473-454-6","note":"Google-Books-ID: tYiGERS4fKoC","shortTitle":"American Horror Film","language":"en","author":[{"family":"Hantke","given":"Steffen"}],"issued":{"date-parts":[["2010",6,1]]}}}],"schema":"https://github.com/citation-style-language/schema/raw/master/csl-citation.json"} </w:instrText>
            </w:r>
            <w:r w:rsidR="003A1BD8" w:rsidRPr="000221A1">
              <w:rPr>
                <w:sz w:val="24"/>
              </w:rPr>
              <w:fldChar w:fldCharType="separate"/>
            </w:r>
            <w:r w:rsidR="003A1BD8" w:rsidRPr="000221A1">
              <w:rPr>
                <w:noProof/>
                <w:sz w:val="24"/>
              </w:rPr>
              <w:t>(Hantke 2010)</w:t>
            </w:r>
            <w:r w:rsidR="003A1BD8" w:rsidRPr="000221A1">
              <w:rPr>
                <w:sz w:val="24"/>
              </w:rPr>
              <w:fldChar w:fldCharType="end"/>
            </w:r>
            <w:r w:rsidR="005E6834" w:rsidRPr="000221A1">
              <w:rPr>
                <w:sz w:val="24"/>
              </w:rPr>
              <w:t xml:space="preserve"> and recently</w:t>
            </w:r>
            <w:r w:rsidR="00701B35" w:rsidRPr="000221A1">
              <w:rPr>
                <w:sz w:val="24"/>
              </w:rPr>
              <w:t xml:space="preserve"> making a</w:t>
            </w:r>
            <w:r w:rsidR="00C9038D" w:rsidRPr="000221A1">
              <w:rPr>
                <w:sz w:val="24"/>
              </w:rPr>
              <w:t xml:space="preserve"> </w:t>
            </w:r>
            <w:r w:rsidR="00701B35" w:rsidRPr="000221A1">
              <w:rPr>
                <w:sz w:val="24"/>
              </w:rPr>
              <w:t xml:space="preserve">comeback with TV shows like </w:t>
            </w:r>
            <w:r w:rsidR="00AC1265" w:rsidRPr="000221A1">
              <w:rPr>
                <w:sz w:val="24"/>
              </w:rPr>
              <w:t xml:space="preserve">MTV’s </w:t>
            </w:r>
            <w:r w:rsidR="00701B35" w:rsidRPr="000221A1">
              <w:rPr>
                <w:sz w:val="24"/>
              </w:rPr>
              <w:t xml:space="preserve">Scream, </w:t>
            </w:r>
            <w:r w:rsidR="00AC1265" w:rsidRPr="000221A1">
              <w:rPr>
                <w:sz w:val="24"/>
              </w:rPr>
              <w:t xml:space="preserve">FOX’s </w:t>
            </w:r>
            <w:r w:rsidR="00701B35" w:rsidRPr="000221A1">
              <w:rPr>
                <w:sz w:val="24"/>
              </w:rPr>
              <w:t>Scream Queens and more</w:t>
            </w:r>
            <w:r w:rsidR="003A1BD8" w:rsidRPr="000221A1">
              <w:rPr>
                <w:sz w:val="24"/>
              </w:rPr>
              <w:t xml:space="preserve"> resulting in the shows </w:t>
            </w:r>
            <w:r w:rsidR="00701B35" w:rsidRPr="000221A1">
              <w:rPr>
                <w:sz w:val="24"/>
              </w:rPr>
              <w:t xml:space="preserve">being so popular amongst our specific age </w:t>
            </w:r>
            <w:r w:rsidR="001B1010" w:rsidRPr="000221A1">
              <w:rPr>
                <w:sz w:val="24"/>
              </w:rPr>
              <w:t>demographic</w:t>
            </w:r>
            <w:r w:rsidR="00701B35" w:rsidRPr="000221A1">
              <w:rPr>
                <w:sz w:val="24"/>
              </w:rPr>
              <w:t xml:space="preserve">. We decided to combine two popular genres among 16-24 year olds to </w:t>
            </w:r>
            <w:r w:rsidR="00624FB5" w:rsidRPr="000221A1">
              <w:rPr>
                <w:sz w:val="24"/>
              </w:rPr>
              <w:t>form</w:t>
            </w:r>
            <w:r w:rsidR="00701B35" w:rsidRPr="000221A1">
              <w:rPr>
                <w:sz w:val="24"/>
              </w:rPr>
              <w:t xml:space="preserve"> a </w:t>
            </w:r>
            <w:r w:rsidR="001B1010" w:rsidRPr="000221A1">
              <w:rPr>
                <w:sz w:val="24"/>
              </w:rPr>
              <w:t xml:space="preserve">new </w:t>
            </w:r>
            <w:r w:rsidR="00AC1265" w:rsidRPr="000221A1">
              <w:rPr>
                <w:sz w:val="24"/>
              </w:rPr>
              <w:t>sub-</w:t>
            </w:r>
            <w:r w:rsidR="001B1010" w:rsidRPr="000221A1">
              <w:rPr>
                <w:sz w:val="24"/>
              </w:rPr>
              <w:t>genre – dramatic-</w:t>
            </w:r>
            <w:proofErr w:type="spellStart"/>
            <w:r w:rsidR="00701B35" w:rsidRPr="000221A1">
              <w:rPr>
                <w:sz w:val="24"/>
              </w:rPr>
              <w:t>slashe</w:t>
            </w:r>
            <w:r w:rsidR="001B1010" w:rsidRPr="000221A1">
              <w:rPr>
                <w:sz w:val="24"/>
              </w:rPr>
              <w:t>r</w:t>
            </w:r>
            <w:proofErr w:type="spellEnd"/>
            <w:r w:rsidR="005E6834" w:rsidRPr="000221A1">
              <w:rPr>
                <w:sz w:val="24"/>
              </w:rPr>
              <w:t xml:space="preserve">. By </w:t>
            </w:r>
            <w:r w:rsidR="00AC1265" w:rsidRPr="000221A1">
              <w:rPr>
                <w:sz w:val="24"/>
              </w:rPr>
              <w:t>merging</w:t>
            </w:r>
            <w:r w:rsidR="005E6834" w:rsidRPr="000221A1">
              <w:rPr>
                <w:sz w:val="24"/>
              </w:rPr>
              <w:t xml:space="preserve"> the </w:t>
            </w:r>
            <w:r w:rsidR="00AC1265" w:rsidRPr="000221A1">
              <w:rPr>
                <w:sz w:val="24"/>
              </w:rPr>
              <w:t xml:space="preserve">entertaining </w:t>
            </w:r>
            <w:r w:rsidR="005E6834" w:rsidRPr="000221A1">
              <w:rPr>
                <w:sz w:val="24"/>
              </w:rPr>
              <w:t xml:space="preserve">drama </w:t>
            </w:r>
            <w:r w:rsidR="00701B35" w:rsidRPr="000221A1">
              <w:rPr>
                <w:sz w:val="24"/>
              </w:rPr>
              <w:t>element</w:t>
            </w:r>
            <w:r w:rsidR="005E6834" w:rsidRPr="000221A1">
              <w:rPr>
                <w:sz w:val="24"/>
              </w:rPr>
              <w:t>s</w:t>
            </w:r>
            <w:r w:rsidR="00701B35" w:rsidRPr="000221A1">
              <w:rPr>
                <w:sz w:val="24"/>
              </w:rPr>
              <w:t xml:space="preserve"> </w:t>
            </w:r>
            <w:r w:rsidR="005E6834" w:rsidRPr="000221A1">
              <w:rPr>
                <w:sz w:val="24"/>
              </w:rPr>
              <w:t xml:space="preserve">of </w:t>
            </w:r>
            <w:r w:rsidR="00A96217" w:rsidRPr="000221A1">
              <w:rPr>
                <w:sz w:val="24"/>
              </w:rPr>
              <w:t>structured</w:t>
            </w:r>
            <w:r w:rsidR="005E6834" w:rsidRPr="000221A1">
              <w:rPr>
                <w:sz w:val="24"/>
              </w:rPr>
              <w:t xml:space="preserve"> reality </w:t>
            </w:r>
            <w:r w:rsidR="00624FB5" w:rsidRPr="000221A1">
              <w:rPr>
                <w:sz w:val="24"/>
              </w:rPr>
              <w:t xml:space="preserve">TV </w:t>
            </w:r>
            <w:r w:rsidR="005E6834" w:rsidRPr="000221A1">
              <w:rPr>
                <w:sz w:val="24"/>
              </w:rPr>
              <w:t xml:space="preserve">shows such as </w:t>
            </w:r>
            <w:r w:rsidR="005E6834" w:rsidRPr="000221A1">
              <w:rPr>
                <w:i/>
                <w:sz w:val="24"/>
              </w:rPr>
              <w:t>The Only Way is Essex</w:t>
            </w:r>
            <w:r w:rsidR="001B1010" w:rsidRPr="000221A1">
              <w:rPr>
                <w:sz w:val="24"/>
              </w:rPr>
              <w:t xml:space="preserve"> and </w:t>
            </w:r>
            <w:r w:rsidR="00A96217" w:rsidRPr="000221A1">
              <w:rPr>
                <w:sz w:val="24"/>
              </w:rPr>
              <w:t xml:space="preserve">the components of </w:t>
            </w:r>
            <w:proofErr w:type="spellStart"/>
            <w:r w:rsidR="00624FB5" w:rsidRPr="000221A1">
              <w:rPr>
                <w:sz w:val="24"/>
              </w:rPr>
              <w:t>slasher</w:t>
            </w:r>
            <w:proofErr w:type="spellEnd"/>
            <w:r w:rsidR="00624FB5" w:rsidRPr="000221A1">
              <w:rPr>
                <w:sz w:val="24"/>
              </w:rPr>
              <w:t xml:space="preserve"> films</w:t>
            </w:r>
            <w:r w:rsidR="008E3EB2" w:rsidRPr="000221A1">
              <w:rPr>
                <w:sz w:val="24"/>
              </w:rPr>
              <w:t xml:space="preserve"> and horror series</w:t>
            </w:r>
            <w:r w:rsidR="001B1010" w:rsidRPr="000221A1">
              <w:rPr>
                <w:sz w:val="24"/>
              </w:rPr>
              <w:t xml:space="preserve"> such as </w:t>
            </w:r>
            <w:r w:rsidR="00624FB5" w:rsidRPr="000221A1">
              <w:rPr>
                <w:i/>
                <w:sz w:val="24"/>
              </w:rPr>
              <w:t>Halloween</w:t>
            </w:r>
            <w:r w:rsidR="008E3EB2" w:rsidRPr="000221A1">
              <w:rPr>
                <w:sz w:val="24"/>
              </w:rPr>
              <w:t xml:space="preserve"> and </w:t>
            </w:r>
            <w:r w:rsidR="008E3EB2" w:rsidRPr="000221A1">
              <w:rPr>
                <w:i/>
                <w:sz w:val="24"/>
              </w:rPr>
              <w:t>The Walking Dead</w:t>
            </w:r>
            <w:r w:rsidR="005E6834" w:rsidRPr="000221A1">
              <w:rPr>
                <w:sz w:val="24"/>
              </w:rPr>
              <w:t xml:space="preserve">, </w:t>
            </w:r>
            <w:r w:rsidR="00A96217" w:rsidRPr="000221A1">
              <w:rPr>
                <w:sz w:val="24"/>
              </w:rPr>
              <w:t xml:space="preserve">we have </w:t>
            </w:r>
            <w:r w:rsidR="00C9038D" w:rsidRPr="000221A1">
              <w:rPr>
                <w:sz w:val="24"/>
              </w:rPr>
              <w:t>created a web-series targeted at</w:t>
            </w:r>
            <w:r w:rsidR="001577C1">
              <w:rPr>
                <w:sz w:val="24"/>
              </w:rPr>
              <w:t xml:space="preserve"> the</w:t>
            </w:r>
            <w:r w:rsidR="00A96217" w:rsidRPr="000221A1">
              <w:rPr>
                <w:sz w:val="24"/>
              </w:rPr>
              <w:t xml:space="preserve"> </w:t>
            </w:r>
            <w:r w:rsidR="00C9038D" w:rsidRPr="000221A1">
              <w:rPr>
                <w:sz w:val="24"/>
              </w:rPr>
              <w:t>16-24 demographic</w:t>
            </w:r>
            <w:r w:rsidR="004A027E">
              <w:rPr>
                <w:sz w:val="24"/>
              </w:rPr>
              <w:t>.</w:t>
            </w:r>
            <w:r w:rsidR="00A96217" w:rsidRPr="000221A1">
              <w:rPr>
                <w:sz w:val="24"/>
              </w:rPr>
              <w:t xml:space="preserve"> </w:t>
            </w:r>
          </w:p>
          <w:p w14:paraId="3865A360" w14:textId="1E2B134E" w:rsidR="008A7E0E" w:rsidRPr="000221A1" w:rsidRDefault="003B5D5C" w:rsidP="00E96C70">
            <w:pPr>
              <w:pStyle w:val="Subtitle"/>
              <w:spacing w:line="276" w:lineRule="auto"/>
              <w:jc w:val="both"/>
              <w:rPr>
                <w:sz w:val="24"/>
              </w:rPr>
            </w:pPr>
            <w:r w:rsidRPr="000221A1">
              <w:rPr>
                <w:sz w:val="24"/>
              </w:rPr>
              <w:t xml:space="preserve">Other than hybridising genres to supply new </w:t>
            </w:r>
            <w:r w:rsidR="00A96217" w:rsidRPr="000221A1">
              <w:rPr>
                <w:sz w:val="24"/>
              </w:rPr>
              <w:t>constituents</w:t>
            </w:r>
            <w:r w:rsidRPr="000221A1">
              <w:rPr>
                <w:sz w:val="24"/>
              </w:rPr>
              <w:t xml:space="preserve"> to each genre, we have </w:t>
            </w:r>
            <w:r w:rsidR="00337C71" w:rsidRPr="000221A1">
              <w:rPr>
                <w:sz w:val="24"/>
              </w:rPr>
              <w:t xml:space="preserve">added </w:t>
            </w:r>
            <w:r w:rsidR="00A96217" w:rsidRPr="000221A1">
              <w:rPr>
                <w:sz w:val="24"/>
              </w:rPr>
              <w:t xml:space="preserve">transmedia factors such as a game, interactive posters, and QR codes. </w:t>
            </w:r>
            <w:r w:rsidR="00522C14" w:rsidRPr="000221A1">
              <w:rPr>
                <w:sz w:val="24"/>
              </w:rPr>
              <w:t xml:space="preserve">Adding a game </w:t>
            </w:r>
            <w:r w:rsidR="00E96C70" w:rsidRPr="000221A1">
              <w:rPr>
                <w:sz w:val="24"/>
              </w:rPr>
              <w:t>is not the newest element added to</w:t>
            </w:r>
            <w:r w:rsidR="00522C14" w:rsidRPr="000221A1">
              <w:rPr>
                <w:sz w:val="24"/>
              </w:rPr>
              <w:t xml:space="preserve"> the genre</w:t>
            </w:r>
            <w:r w:rsidR="008A7E0E" w:rsidRPr="000221A1">
              <w:rPr>
                <w:sz w:val="24"/>
              </w:rPr>
              <w:t>,</w:t>
            </w:r>
            <w:r w:rsidR="00522C14" w:rsidRPr="000221A1">
              <w:rPr>
                <w:sz w:val="24"/>
              </w:rPr>
              <w:t xml:space="preserve"> </w:t>
            </w:r>
            <w:r w:rsidR="00522C14" w:rsidRPr="000221A1">
              <w:rPr>
                <w:i/>
                <w:sz w:val="24"/>
              </w:rPr>
              <w:t>The Walking Dead</w:t>
            </w:r>
            <w:r w:rsidR="00522C14" w:rsidRPr="000221A1">
              <w:rPr>
                <w:sz w:val="24"/>
              </w:rPr>
              <w:t xml:space="preserve"> </w:t>
            </w:r>
            <w:r w:rsidR="00E96C70" w:rsidRPr="000221A1">
              <w:rPr>
                <w:sz w:val="24"/>
              </w:rPr>
              <w:t>add</w:t>
            </w:r>
            <w:r w:rsidR="006A4328" w:rsidRPr="000221A1">
              <w:rPr>
                <w:sz w:val="24"/>
              </w:rPr>
              <w:t>ed</w:t>
            </w:r>
            <w:r w:rsidR="00E96C70" w:rsidRPr="000221A1">
              <w:rPr>
                <w:sz w:val="24"/>
              </w:rPr>
              <w:t xml:space="preserve"> </w:t>
            </w:r>
            <w:r w:rsidR="00C9038D" w:rsidRPr="000221A1">
              <w:rPr>
                <w:sz w:val="24"/>
              </w:rPr>
              <w:t>game</w:t>
            </w:r>
            <w:r w:rsidR="00E96C70" w:rsidRPr="000221A1">
              <w:rPr>
                <w:sz w:val="24"/>
              </w:rPr>
              <w:t>s to their media franchise</w:t>
            </w:r>
            <w:r w:rsidR="008A7E0E" w:rsidRPr="000221A1">
              <w:rPr>
                <w:sz w:val="24"/>
              </w:rPr>
              <w:t xml:space="preserve"> in 2012 </w:t>
            </w:r>
            <w:r w:rsidR="008A7E0E" w:rsidRPr="000221A1">
              <w:rPr>
                <w:sz w:val="24"/>
              </w:rPr>
              <w:fldChar w:fldCharType="begin"/>
            </w:r>
            <w:r w:rsidR="008A7E0E" w:rsidRPr="000221A1">
              <w:rPr>
                <w:sz w:val="24"/>
              </w:rPr>
              <w:instrText xml:space="preserve"> ADDIN ZOTERO_ITEM CSL_CITATION {"citationID":"hrFsNcRk","properties":{"formattedCitation":"(Klepek 2012)","plainCitation":"(Klepek 2012)"},"citationItems":[{"id":388,"uris":["http://zotero.org/users/2731839/items/TH7ZTV8B"],"uri":["http://zotero.org/users/2731839/items/TH7ZTV8B"],"itemData":{"id":388,"type":"webpage","title":"The Walking Dead's Faces of Death: Part 1","container-title":"Giant Bomb","abstract":"Telltale Games breaks down the reasoning behind the most harrowing decisions in the first episode of The Walking Dead. Warning: spoilers ahead.","URL":"http://www.giantbomb.com/articles/the-walking-deads-faces-of-death-part-1/1100-4335/","shortTitle":"The Walking Dead's Faces of Death","author":[{"family":"Klepek","given":"Patrick"}],"issued":{"date-parts":[["2012",8,28]]},"accessed":{"date-parts":[["2016",11,28]]}}}],"schema":"https://github.com/citation-style-language/schema/raw/master/csl-citation.json"} </w:instrText>
            </w:r>
            <w:r w:rsidR="008A7E0E" w:rsidRPr="000221A1">
              <w:rPr>
                <w:sz w:val="24"/>
              </w:rPr>
              <w:fldChar w:fldCharType="separate"/>
            </w:r>
            <w:r w:rsidR="008A7E0E" w:rsidRPr="000221A1">
              <w:rPr>
                <w:noProof/>
                <w:sz w:val="24"/>
              </w:rPr>
              <w:t>(Klepek 2012)</w:t>
            </w:r>
            <w:r w:rsidR="008A7E0E" w:rsidRPr="000221A1">
              <w:rPr>
                <w:sz w:val="24"/>
              </w:rPr>
              <w:fldChar w:fldCharType="end"/>
            </w:r>
            <w:r w:rsidR="00522C14" w:rsidRPr="000221A1">
              <w:rPr>
                <w:sz w:val="24"/>
              </w:rPr>
              <w:t xml:space="preserve">. </w:t>
            </w:r>
          </w:p>
          <w:p w14:paraId="5631275D" w14:textId="3AF8F0EC" w:rsidR="00522C14" w:rsidRPr="00522C14" w:rsidRDefault="001828BB" w:rsidP="006A4328">
            <w:pPr>
              <w:pStyle w:val="Subtitle"/>
              <w:spacing w:line="276" w:lineRule="auto"/>
              <w:jc w:val="both"/>
            </w:pPr>
            <w:r w:rsidRPr="000221A1">
              <w:rPr>
                <w:sz w:val="24"/>
              </w:rPr>
              <w:t>In t</w:t>
            </w:r>
            <w:r w:rsidR="008A7E0E" w:rsidRPr="000221A1">
              <w:rPr>
                <w:sz w:val="24"/>
              </w:rPr>
              <w:t xml:space="preserve">he 2014 Mobile Usage survey by </w:t>
            </w:r>
            <w:proofErr w:type="spellStart"/>
            <w:r w:rsidR="008A7E0E" w:rsidRPr="000221A1">
              <w:rPr>
                <w:sz w:val="24"/>
              </w:rPr>
              <w:t>S</w:t>
            </w:r>
            <w:r w:rsidRPr="000221A1">
              <w:rPr>
                <w:sz w:val="24"/>
              </w:rPr>
              <w:t>alesforce</w:t>
            </w:r>
            <w:proofErr w:type="spellEnd"/>
            <w:r w:rsidR="001577C1">
              <w:rPr>
                <w:sz w:val="24"/>
              </w:rPr>
              <w:t>,</w:t>
            </w:r>
            <w:r w:rsidRPr="000221A1">
              <w:rPr>
                <w:sz w:val="24"/>
              </w:rPr>
              <w:t xml:space="preserve"> 46% of both mobile and tablet users scanned </w:t>
            </w:r>
            <w:r w:rsidR="00522C14" w:rsidRPr="000221A1">
              <w:rPr>
                <w:sz w:val="24"/>
              </w:rPr>
              <w:t xml:space="preserve">QR codes </w:t>
            </w:r>
            <w:r w:rsidRPr="000221A1">
              <w:rPr>
                <w:sz w:val="24"/>
              </w:rPr>
              <w:fldChar w:fldCharType="begin"/>
            </w:r>
            <w:r w:rsidRPr="000221A1">
              <w:rPr>
                <w:sz w:val="24"/>
              </w:rPr>
              <w:instrText xml:space="preserve"> ADDIN ZOTERO_ITEM CSL_CITATION {"citationID":"nYgUhcCA","properties":{"formattedCitation":"{\\rtf (Salesforce 2014:\\uc0\\u160{}14)}","plainCitation":"(Salesforce 2014: 14)"},"citationItems":[{"id":385,"uris":["http://zotero.org/users/2731839/items/X6I8BBNJ"],"uri":["http://zotero.org/users/2731839/items/X6I8BBNJ"],"itemData":{"id":385,"type":"report","title":"2014 Mobile Behavior Report","publisher":"Salesforce","genre":"Marketing","URL":"https://www.marketingcloud.com/sites/exacttarget/files/deliverables/etmc-2014mobilebehaviorreport.pdf","language":"English","author":[{"family":"Salesforce","given":""}],"issued":{"date-parts":[["2014"]]},"accessed":{"date-parts":[["2016",11,28]]}},"locator":"14"}],"schema":"https://github.com/citation-style-language/schema/raw/master/csl-citation.json"} </w:instrText>
            </w:r>
            <w:r w:rsidRPr="000221A1">
              <w:rPr>
                <w:sz w:val="24"/>
              </w:rPr>
              <w:fldChar w:fldCharType="separate"/>
            </w:r>
            <w:r w:rsidRPr="000221A1">
              <w:rPr>
                <w:rFonts w:ascii="Calibri"/>
                <w:color w:val="808080"/>
                <w:sz w:val="24"/>
                <w:szCs w:val="24"/>
              </w:rPr>
              <w:t>(Salesforce 2014: 14)</w:t>
            </w:r>
            <w:r w:rsidRPr="000221A1">
              <w:rPr>
                <w:sz w:val="24"/>
              </w:rPr>
              <w:fldChar w:fldCharType="end"/>
            </w:r>
            <w:r w:rsidR="00522C14" w:rsidRPr="000221A1">
              <w:rPr>
                <w:sz w:val="24"/>
              </w:rPr>
              <w:t xml:space="preserve"> </w:t>
            </w:r>
            <w:r w:rsidR="00E96C70" w:rsidRPr="000221A1">
              <w:rPr>
                <w:sz w:val="24"/>
              </w:rPr>
              <w:t xml:space="preserve">therefore we are including them in this project. </w:t>
            </w:r>
            <w:r w:rsidR="006A4328" w:rsidRPr="000221A1">
              <w:rPr>
                <w:sz w:val="24"/>
              </w:rPr>
              <w:t>The Web-Series</w:t>
            </w:r>
            <w:r w:rsidR="00522C14" w:rsidRPr="000221A1">
              <w:rPr>
                <w:sz w:val="24"/>
              </w:rPr>
              <w:t xml:space="preserve"> </w:t>
            </w:r>
            <w:r w:rsidR="00F413F3" w:rsidRPr="000221A1">
              <w:rPr>
                <w:i/>
                <w:sz w:val="24"/>
              </w:rPr>
              <w:t>Mr Robot</w:t>
            </w:r>
            <w:r w:rsidR="00F413F3" w:rsidRPr="000221A1">
              <w:rPr>
                <w:sz w:val="24"/>
              </w:rPr>
              <w:t xml:space="preserve"> </w:t>
            </w:r>
            <w:r w:rsidR="008A7E0E" w:rsidRPr="000221A1">
              <w:rPr>
                <w:sz w:val="24"/>
              </w:rPr>
              <w:t>has included QR codes. W</w:t>
            </w:r>
            <w:r w:rsidR="00F413F3" w:rsidRPr="000221A1">
              <w:rPr>
                <w:sz w:val="24"/>
              </w:rPr>
              <w:t xml:space="preserve">e would be adding </w:t>
            </w:r>
            <w:r w:rsidR="00555BE0" w:rsidRPr="000221A1">
              <w:rPr>
                <w:sz w:val="24"/>
              </w:rPr>
              <w:t>this interactive element to the genre</w:t>
            </w:r>
            <w:r w:rsidR="00522C14" w:rsidRPr="000221A1">
              <w:rPr>
                <w:sz w:val="24"/>
              </w:rPr>
              <w:t>.</w:t>
            </w:r>
            <w:r w:rsidR="008A7E0E" w:rsidRPr="000221A1">
              <w:rPr>
                <w:sz w:val="24"/>
              </w:rPr>
              <w:t xml:space="preserve"> </w:t>
            </w:r>
          </w:p>
        </w:tc>
      </w:tr>
    </w:tbl>
    <w:p w14:paraId="562F5ED0" w14:textId="77777777" w:rsidR="002A5E3F" w:rsidRDefault="002A5E3F"/>
    <w:p w14:paraId="72553A16" w14:textId="77777777" w:rsidR="005A3A53" w:rsidRDefault="005A3A53" w:rsidP="005A3A53">
      <w:pPr>
        <w:pStyle w:val="Heading3"/>
      </w:pPr>
      <w:r w:rsidRPr="0050025D">
        <w:t xml:space="preserve">Audience Research User </w:t>
      </w:r>
      <w:proofErr w:type="spellStart"/>
      <w:r w:rsidRPr="0050025D">
        <w:t>Centered</w:t>
      </w:r>
      <w:proofErr w:type="spellEnd"/>
      <w:r w:rsidRPr="0050025D">
        <w:t xml:space="preserve"> Design.</w:t>
      </w:r>
    </w:p>
    <w:p w14:paraId="41F979AB" w14:textId="10741A4B" w:rsidR="00903DEC" w:rsidRPr="00903DEC" w:rsidRDefault="00134DF5" w:rsidP="006322F5">
      <w:pPr>
        <w:pStyle w:val="Subtitle"/>
      </w:pPr>
      <w:r>
        <w:t xml:space="preserve"> </w:t>
      </w:r>
    </w:p>
    <w:tbl>
      <w:tblPr>
        <w:tblStyle w:val="TableGrid"/>
        <w:tblW w:w="10615" w:type="dxa"/>
        <w:tblLook w:val="04A0" w:firstRow="1" w:lastRow="0" w:firstColumn="1" w:lastColumn="0" w:noHBand="0" w:noVBand="1"/>
      </w:tblPr>
      <w:tblGrid>
        <w:gridCol w:w="10615"/>
      </w:tblGrid>
      <w:tr w:rsidR="004C34DA" w14:paraId="5B5E5605" w14:textId="77777777" w:rsidTr="00FE514D">
        <w:trPr>
          <w:trHeight w:val="64"/>
        </w:trPr>
        <w:tc>
          <w:tcPr>
            <w:tcW w:w="10615" w:type="dxa"/>
          </w:tcPr>
          <w:p w14:paraId="28FEA4DE" w14:textId="77777777" w:rsidR="004C34DA" w:rsidRPr="00F81788" w:rsidRDefault="004C34DA" w:rsidP="00BB2C75">
            <w:pPr>
              <w:rPr>
                <w:i/>
                <w:color w:val="D0CECE" w:themeColor="background2" w:themeShade="E6"/>
              </w:rPr>
            </w:pPr>
          </w:p>
          <w:p w14:paraId="3FEC6C75" w14:textId="6DB0FADF" w:rsidR="00B13AE6" w:rsidRDefault="00B13AE6" w:rsidP="00B43823">
            <w:pPr>
              <w:pStyle w:val="Subtitle"/>
              <w:spacing w:line="276" w:lineRule="auto"/>
              <w:jc w:val="both"/>
              <w:rPr>
                <w:sz w:val="24"/>
              </w:rPr>
            </w:pPr>
            <w:r>
              <w:rPr>
                <w:sz w:val="24"/>
              </w:rPr>
              <w:t>[See Appendix D]</w:t>
            </w:r>
          </w:p>
          <w:p w14:paraId="2C5AB106" w14:textId="12438010" w:rsidR="004508C6" w:rsidRPr="0044351C" w:rsidRDefault="005F4D4C" w:rsidP="00B43823">
            <w:pPr>
              <w:pStyle w:val="Subtitle"/>
              <w:spacing w:line="276" w:lineRule="auto"/>
              <w:jc w:val="both"/>
              <w:rPr>
                <w:rFonts w:ascii="Helvetica" w:hAnsi="Helvetica" w:cs="Helvetica"/>
                <w:sz w:val="24"/>
                <w:szCs w:val="24"/>
                <w:lang w:val="en-US"/>
              </w:rPr>
            </w:pPr>
            <w:r w:rsidRPr="000221A1">
              <w:rPr>
                <w:sz w:val="24"/>
              </w:rPr>
              <w:t xml:space="preserve">All audio-visual </w:t>
            </w:r>
            <w:r w:rsidR="00874DBD" w:rsidRPr="000221A1">
              <w:rPr>
                <w:sz w:val="24"/>
              </w:rPr>
              <w:t>transmitted</w:t>
            </w:r>
            <w:r w:rsidRPr="000221A1">
              <w:rPr>
                <w:sz w:val="24"/>
              </w:rPr>
              <w:t xml:space="preserve"> material, user generated content and other forms of professionally </w:t>
            </w:r>
            <w:r w:rsidR="00874DBD" w:rsidRPr="000221A1">
              <w:rPr>
                <w:sz w:val="24"/>
              </w:rPr>
              <w:t>constructed</w:t>
            </w:r>
            <w:r w:rsidRPr="000221A1">
              <w:rPr>
                <w:sz w:val="24"/>
              </w:rPr>
              <w:t xml:space="preserve"> media are heavily influenced by </w:t>
            </w:r>
            <w:r w:rsidR="00874DBD" w:rsidRPr="000221A1">
              <w:rPr>
                <w:sz w:val="24"/>
              </w:rPr>
              <w:t>audience engagement via</w:t>
            </w:r>
            <w:r w:rsidRPr="000221A1">
              <w:rPr>
                <w:sz w:val="24"/>
              </w:rPr>
              <w:t xml:space="preserve"> </w:t>
            </w:r>
            <w:r w:rsidR="00874DBD" w:rsidRPr="000221A1">
              <w:rPr>
                <w:sz w:val="24"/>
              </w:rPr>
              <w:t xml:space="preserve">the </w:t>
            </w:r>
            <w:r w:rsidRPr="000221A1">
              <w:rPr>
                <w:sz w:val="24"/>
              </w:rPr>
              <w:t xml:space="preserve">substantial impact of </w:t>
            </w:r>
            <w:r w:rsidR="00874DBD" w:rsidRPr="000221A1">
              <w:rPr>
                <w:sz w:val="24"/>
              </w:rPr>
              <w:t xml:space="preserve">the internet </w:t>
            </w:r>
            <w:r w:rsidR="00874DBD" w:rsidRPr="000221A1">
              <w:rPr>
                <w:sz w:val="24"/>
              </w:rPr>
              <w:fldChar w:fldCharType="begin"/>
            </w:r>
            <w:r w:rsidR="00874DBD" w:rsidRPr="000221A1">
              <w:rPr>
                <w:sz w:val="24"/>
              </w:rPr>
              <w:instrText xml:space="preserve"> ADDIN ZOTERO_ITEM CSL_CITATION {"citationID":"sf6IqhEl","properties":{"formattedCitation":"(Evans 2011)","plainCitation":"(Evans 2011)"},"citationItems":[{"id":327,"uris":["http://zotero.org/users/2731839/items/HR6G6UGP"],"uri":["http://zotero.org/users/2731839/items/HR6G6UGP"],"itemData":{"id":327,"type":"book","title":"Transmedia Television: Audiences, New Media, and Daily Life","publisher":"Taylor &amp; Francis","number-of-pages":"221","source":"Google Books","abstract":"The early years of the twenty-first century have seen dramatic changes within the television industry. The development of the internet and mobile phone as platforms for content directly linked to television programming has offered a challenge to the television set’s status as the sole domestic access point to audio-visual dramatic content. Viewers can engage with ‘television’ without ever turning a television set on. Whilst there has already been some exploration of these changes, little attention has been paid to the audience and the extent to which these technologies are being integrated into their daily lives. Focusing on a particular period of rapid change and using case studies including Spooks, 24 and Doctor Who, Transmedia Television considers how the television industry has exploited emergent technologies and the extent to which audiences have embraced them. How has television content been transformed by shifts towards multiplatform strategies? What is the appeal of using game formats to lose oneself within a narrative world? How can television, with its ever larger screens and association with domesticity, be reconciled with the small portable, public technology of the mobile phone? What does the shift from television schedules to online downloading mean for our understanding of ‘the television audience’? Transmedia Television will consider how the relationship between television and daily life has been altered as a result of the industry’s development of emerging new media technologies, and what ‘television’ now means for its audiences.","ISBN":"978-1-136-74082-4","note":"Google-Books-ID: JRojy3YsdLYC","shortTitle":"Transmedia Television","language":"en","author":[{"family":"Evans","given":"Elizabeth"}],"issued":{"date-parts":[["2011",2,25]]}}}],"schema":"https://github.com/citation-style-language/schema/raw/master/csl-citation.json"} </w:instrText>
            </w:r>
            <w:r w:rsidR="00874DBD" w:rsidRPr="000221A1">
              <w:rPr>
                <w:sz w:val="24"/>
              </w:rPr>
              <w:fldChar w:fldCharType="separate"/>
            </w:r>
            <w:r w:rsidR="00874DBD" w:rsidRPr="000221A1">
              <w:rPr>
                <w:noProof/>
                <w:sz w:val="24"/>
              </w:rPr>
              <w:t>(Evans 2011)</w:t>
            </w:r>
            <w:r w:rsidR="00874DBD" w:rsidRPr="000221A1">
              <w:rPr>
                <w:sz w:val="24"/>
              </w:rPr>
              <w:fldChar w:fldCharType="end"/>
            </w:r>
            <w:r w:rsidR="00874DBD" w:rsidRPr="000221A1">
              <w:rPr>
                <w:sz w:val="24"/>
              </w:rPr>
              <w:t>.</w:t>
            </w:r>
            <w:r w:rsidR="00BE2C5F" w:rsidRPr="000221A1">
              <w:rPr>
                <w:sz w:val="24"/>
              </w:rPr>
              <w:t xml:space="preserve"> </w:t>
            </w:r>
            <w:r w:rsidR="004508C6" w:rsidRPr="000221A1">
              <w:rPr>
                <w:sz w:val="24"/>
              </w:rPr>
              <w:t xml:space="preserve">With shows like </w:t>
            </w:r>
            <w:r w:rsidR="004508C6" w:rsidRPr="000221A1">
              <w:rPr>
                <w:i/>
                <w:sz w:val="24"/>
              </w:rPr>
              <w:t>The Walking Dead</w:t>
            </w:r>
            <w:r w:rsidR="004508C6" w:rsidRPr="000221A1">
              <w:rPr>
                <w:sz w:val="24"/>
              </w:rPr>
              <w:t>, it sets the standard for other shows to follow and portrays the n</w:t>
            </w:r>
            <w:r w:rsidR="00DB7B6B">
              <w:rPr>
                <w:sz w:val="24"/>
              </w:rPr>
              <w:t>eed and desire for more horror</w:t>
            </w:r>
            <w:r w:rsidR="004508C6" w:rsidRPr="000221A1">
              <w:rPr>
                <w:sz w:val="24"/>
              </w:rPr>
              <w:t xml:space="preserve"> s</w:t>
            </w:r>
            <w:r w:rsidR="00DE7C8C" w:rsidRPr="000221A1">
              <w:rPr>
                <w:sz w:val="24"/>
              </w:rPr>
              <w:t>eries</w:t>
            </w:r>
            <w:r w:rsidR="004508C6" w:rsidRPr="000221A1">
              <w:rPr>
                <w:sz w:val="24"/>
              </w:rPr>
              <w:t xml:space="preserve"> similar to it. This is evident when analysing </w:t>
            </w:r>
            <w:r w:rsidR="004508C6" w:rsidRPr="000221A1">
              <w:rPr>
                <w:i/>
                <w:sz w:val="24"/>
              </w:rPr>
              <w:t>The Walking Dead</w:t>
            </w:r>
            <w:r w:rsidR="004508C6" w:rsidRPr="000221A1">
              <w:rPr>
                <w:sz w:val="24"/>
              </w:rPr>
              <w:t xml:space="preserve">’s viewer ratings: </w:t>
            </w:r>
            <w:r w:rsidR="004508C6" w:rsidRPr="0044351C">
              <w:rPr>
                <w:sz w:val="24"/>
                <w:szCs w:val="24"/>
              </w:rPr>
              <w:t xml:space="preserve">Season 1 – Episode 6 – 5.97 million viewers in the US </w:t>
            </w:r>
            <w:r w:rsidR="004508C6" w:rsidRPr="0044351C">
              <w:rPr>
                <w:sz w:val="24"/>
                <w:szCs w:val="24"/>
              </w:rPr>
              <w:fldChar w:fldCharType="begin"/>
            </w:r>
            <w:r w:rsidR="004508C6" w:rsidRPr="0044351C">
              <w:rPr>
                <w:sz w:val="24"/>
                <w:szCs w:val="24"/>
              </w:rPr>
              <w:instrText xml:space="preserve"> ADDIN ZOTERO_ITEM CSL_CITATION {"citationID":"6iiBcd74","properties":{"formattedCitation":"(Anon. 2016)","plainCitation":"(Anon. 2016)"},"citationItems":[{"id":344,"uris":["http://zotero.org/users/2731839/items/Z4B82Z6M"],"uri":["http://zotero.org/users/2731839/items/Z4B82Z6M"],"itemData":{"id":344,"type":"entry-encyclopedia","title":"&lt;i&gt;The Walking Dead&lt;/i&gt; (season 1)","container-title":"Wikipedia","source":"Wikipedia","abstract":"The first season of The Walking Dead, an American horror-drama television series on AMC, premiered on October 31, 2010, and concluded on December 5, 2010, consisting of six episodes. Developed for television by Frank Darabont, who wrote or co-wrote four of the season's six episodes and directed the pilot, the series is based on the comic book series of the same name by Robert Kirkman, Tony Moore, and Charlie Adlard. It was executive produced by Darabont, Kirkman, David Alpert, Charles H. Eglee, and Gale Anne Hurd, with Darabont assuming the role of showrunner.\nThe season received very positive reviews from critics, and was nominated for the Golden Globe Award for Best Television Series – Drama and received nominations at the 63rd Primetime Creative Arts Emmy Awards in several categories and won for Outstanding Prosthetic Make-up for a Series, Miniseries, Movie, or Special. The pilot episode received 5.35 million viewers, and the finale garnered six million viewers, including four million viewers among adults ages 18–49, making it the most viewed basic cable drama series at that time. Based on its reception, AMC renewed the series for a second season consisting of 13 episodes, which premiered on October 16, 2011.\nThe season follows former sheriff's deputy Rick Grimes, who awakens from his coma into a post-apocalyptic world filled with flesh-eating zombies, dubbed \"walkers\". Rick goes on a search to find his family and to discover the origins of the walker virus. Season one adapts material from issues #1–6 of the comics.","URL":"https://en.wikipedia.org/w/index.php?title=The_Walking_Dead_(season_1)&amp;oldid=751239431","note":"Page Version ID: 751239431","language":"en","issued":{"date-parts":[["2016",11,24]]},"accessed":{"date-parts":[["2016",11,27]]}}}],"schema":"https://github.com/citation-style-language/schema/raw/master/csl-citation.json"} </w:instrText>
            </w:r>
            <w:r w:rsidR="004508C6" w:rsidRPr="0044351C">
              <w:rPr>
                <w:sz w:val="24"/>
                <w:szCs w:val="24"/>
              </w:rPr>
              <w:fldChar w:fldCharType="separate"/>
            </w:r>
            <w:r w:rsidR="004508C6" w:rsidRPr="0044351C">
              <w:rPr>
                <w:noProof/>
                <w:sz w:val="24"/>
                <w:szCs w:val="24"/>
              </w:rPr>
              <w:t>(Anon. 2016)</w:t>
            </w:r>
            <w:r w:rsidR="004508C6" w:rsidRPr="0044351C">
              <w:rPr>
                <w:sz w:val="24"/>
                <w:szCs w:val="24"/>
              </w:rPr>
              <w:fldChar w:fldCharType="end"/>
            </w:r>
            <w:r w:rsidR="004508C6" w:rsidRPr="0044351C">
              <w:rPr>
                <w:sz w:val="24"/>
                <w:szCs w:val="24"/>
              </w:rPr>
              <w:t xml:space="preserve"> displaying some interest</w:t>
            </w:r>
            <w:r w:rsidR="00E65A5F" w:rsidRPr="0044351C">
              <w:rPr>
                <w:sz w:val="24"/>
                <w:szCs w:val="24"/>
              </w:rPr>
              <w:t xml:space="preserve">; but their latest season premiere (season 7) had a ‘ratings high of 17 million viewers’ </w:t>
            </w:r>
            <w:r w:rsidR="00E65A5F" w:rsidRPr="0044351C">
              <w:rPr>
                <w:sz w:val="24"/>
                <w:szCs w:val="24"/>
              </w:rPr>
              <w:fldChar w:fldCharType="begin"/>
            </w:r>
            <w:r w:rsidR="00E65A5F" w:rsidRPr="0044351C">
              <w:rPr>
                <w:sz w:val="24"/>
                <w:szCs w:val="24"/>
              </w:rPr>
              <w:instrText xml:space="preserve"> ADDIN ZOTERO_ITEM CSL_CITATION {"citationID":"2hVDH8lO","properties":{"formattedCitation":"(Fitzpatrick 2016)","plainCitation":"(Fitzpatrick 2016)"},"citationItems":[{"id":348,"uris":["http://zotero.org/users/2731839/items/4N8GABHP"],"uri":["http://zotero.org/users/2731839/items/4N8GABHP"],"itemData":{"id":348,"type":"webpage","title":"'Walking Dead' Season 7 Ratings Sharply Down After Premiere","container-title":"ScreenCrush","abstract":"'Walking Dead' fans may actually have been turned off by Negan's skull-bashing premiere, as Season 7 ratings have taken a surprising hit since October.","URL":"http://screencrush.com/walking-dead-season-7-ratings-down/","author":[{"family":"Fitzpatrick","given":"Kevin"}],"issued":{"date-parts":[["2016",11,24]]},"accessed":{"date-parts":[["2016",11,27]]}}}],"schema":"https://github.com/citation-style-language/schema/raw/master/csl-citation.json"} </w:instrText>
            </w:r>
            <w:r w:rsidR="00E65A5F" w:rsidRPr="0044351C">
              <w:rPr>
                <w:sz w:val="24"/>
                <w:szCs w:val="24"/>
              </w:rPr>
              <w:fldChar w:fldCharType="separate"/>
            </w:r>
            <w:r w:rsidR="00E65A5F" w:rsidRPr="0044351C">
              <w:rPr>
                <w:noProof/>
                <w:sz w:val="24"/>
                <w:szCs w:val="24"/>
              </w:rPr>
              <w:t>(Fitzpatrick 2016)</w:t>
            </w:r>
            <w:r w:rsidR="00E65A5F" w:rsidRPr="0044351C">
              <w:rPr>
                <w:sz w:val="24"/>
                <w:szCs w:val="24"/>
              </w:rPr>
              <w:fldChar w:fldCharType="end"/>
            </w:r>
            <w:r w:rsidR="00E65A5F" w:rsidRPr="0044351C">
              <w:rPr>
                <w:sz w:val="24"/>
                <w:szCs w:val="24"/>
              </w:rPr>
              <w:t>. This demonstrates how</w:t>
            </w:r>
            <w:r w:rsidR="006A4328" w:rsidRPr="0044351C">
              <w:rPr>
                <w:sz w:val="24"/>
                <w:szCs w:val="24"/>
              </w:rPr>
              <w:t xml:space="preserve"> successful the series is</w:t>
            </w:r>
            <w:r w:rsidR="00E65A5F" w:rsidRPr="0044351C">
              <w:rPr>
                <w:sz w:val="24"/>
                <w:szCs w:val="24"/>
              </w:rPr>
              <w:t xml:space="preserve">; </w:t>
            </w:r>
            <w:r w:rsidR="00CA465E" w:rsidRPr="0044351C">
              <w:rPr>
                <w:sz w:val="24"/>
                <w:szCs w:val="24"/>
              </w:rPr>
              <w:t xml:space="preserve">it </w:t>
            </w:r>
            <w:r w:rsidR="0040027D" w:rsidRPr="0044351C">
              <w:rPr>
                <w:sz w:val="24"/>
                <w:szCs w:val="24"/>
              </w:rPr>
              <w:t xml:space="preserve">also displays </w:t>
            </w:r>
            <w:r w:rsidR="00E65A5F" w:rsidRPr="0044351C">
              <w:rPr>
                <w:sz w:val="24"/>
                <w:szCs w:val="24"/>
              </w:rPr>
              <w:t xml:space="preserve">the </w:t>
            </w:r>
            <w:r w:rsidR="003A0405" w:rsidRPr="0044351C">
              <w:rPr>
                <w:sz w:val="24"/>
                <w:szCs w:val="24"/>
              </w:rPr>
              <w:t xml:space="preserve">increasing </w:t>
            </w:r>
            <w:r w:rsidR="006A4328" w:rsidRPr="0044351C">
              <w:rPr>
                <w:sz w:val="24"/>
                <w:szCs w:val="24"/>
              </w:rPr>
              <w:t>need</w:t>
            </w:r>
            <w:r w:rsidR="00E65A5F" w:rsidRPr="0044351C">
              <w:rPr>
                <w:sz w:val="24"/>
                <w:szCs w:val="24"/>
              </w:rPr>
              <w:t xml:space="preserve"> for another </w:t>
            </w:r>
            <w:r w:rsidR="003A0405" w:rsidRPr="0044351C">
              <w:rPr>
                <w:sz w:val="24"/>
                <w:szCs w:val="24"/>
              </w:rPr>
              <w:t>horror</w:t>
            </w:r>
            <w:r w:rsidR="00E65A5F" w:rsidRPr="0044351C">
              <w:rPr>
                <w:sz w:val="24"/>
                <w:szCs w:val="24"/>
              </w:rPr>
              <w:t xml:space="preserve"> show. </w:t>
            </w:r>
            <w:r w:rsidR="006A4328" w:rsidRPr="0044351C">
              <w:rPr>
                <w:sz w:val="24"/>
                <w:szCs w:val="24"/>
              </w:rPr>
              <w:t>In order to gain a different perspec</w:t>
            </w:r>
            <w:r w:rsidR="00683982" w:rsidRPr="0044351C">
              <w:rPr>
                <w:sz w:val="24"/>
                <w:szCs w:val="24"/>
              </w:rPr>
              <w:t xml:space="preserve">tive the team </w:t>
            </w:r>
            <w:r w:rsidR="006A4328" w:rsidRPr="0044351C">
              <w:rPr>
                <w:sz w:val="24"/>
                <w:szCs w:val="24"/>
              </w:rPr>
              <w:t>watched the series</w:t>
            </w:r>
            <w:r w:rsidR="00B43823" w:rsidRPr="0044351C">
              <w:rPr>
                <w:sz w:val="24"/>
                <w:szCs w:val="24"/>
              </w:rPr>
              <w:t xml:space="preserve"> to</w:t>
            </w:r>
            <w:r w:rsidR="006A4328" w:rsidRPr="0044351C">
              <w:rPr>
                <w:sz w:val="24"/>
                <w:szCs w:val="24"/>
              </w:rPr>
              <w:t xml:space="preserve"> better</w:t>
            </w:r>
            <w:r w:rsidR="00B43823" w:rsidRPr="0044351C">
              <w:rPr>
                <w:sz w:val="24"/>
                <w:szCs w:val="24"/>
              </w:rPr>
              <w:t xml:space="preserve"> understand </w:t>
            </w:r>
            <w:r w:rsidR="006A4328" w:rsidRPr="0044351C">
              <w:rPr>
                <w:sz w:val="24"/>
                <w:szCs w:val="24"/>
              </w:rPr>
              <w:t>the target audience</w:t>
            </w:r>
            <w:r w:rsidR="00683982" w:rsidRPr="0044351C">
              <w:rPr>
                <w:sz w:val="24"/>
                <w:szCs w:val="24"/>
              </w:rPr>
              <w:t>; using</w:t>
            </w:r>
            <w:r w:rsidR="00102F00" w:rsidRPr="0044351C">
              <w:rPr>
                <w:sz w:val="24"/>
                <w:szCs w:val="24"/>
              </w:rPr>
              <w:t xml:space="preserve"> these experiences </w:t>
            </w:r>
            <w:r w:rsidR="00683982" w:rsidRPr="0044351C">
              <w:rPr>
                <w:sz w:val="24"/>
                <w:szCs w:val="24"/>
              </w:rPr>
              <w:t>enables</w:t>
            </w:r>
            <w:r w:rsidR="00102F00" w:rsidRPr="0044351C">
              <w:rPr>
                <w:sz w:val="24"/>
                <w:szCs w:val="24"/>
              </w:rPr>
              <w:t xml:space="preserve"> the team to analyse the series’ targeted audience. </w:t>
            </w:r>
          </w:p>
          <w:p w14:paraId="09032360" w14:textId="4294A221" w:rsidR="00683982" w:rsidRPr="0044351C" w:rsidRDefault="00683982" w:rsidP="004A027E">
            <w:pPr>
              <w:pStyle w:val="Subtitle"/>
              <w:rPr>
                <w:sz w:val="24"/>
                <w:szCs w:val="24"/>
              </w:rPr>
            </w:pPr>
            <w:r w:rsidRPr="0044351C">
              <w:rPr>
                <w:sz w:val="24"/>
                <w:szCs w:val="24"/>
              </w:rPr>
              <w:t xml:space="preserve">In terms of our own viewers </w:t>
            </w:r>
            <w:r w:rsidR="00023049" w:rsidRPr="0044351C">
              <w:rPr>
                <w:sz w:val="24"/>
                <w:szCs w:val="24"/>
              </w:rPr>
              <w:t>‘</w:t>
            </w:r>
            <w:r w:rsidR="009C7044" w:rsidRPr="0044351C">
              <w:rPr>
                <w:sz w:val="24"/>
                <w:szCs w:val="24"/>
              </w:rPr>
              <w:t>user stories</w:t>
            </w:r>
            <w:r w:rsidR="00023049" w:rsidRPr="0044351C">
              <w:rPr>
                <w:sz w:val="24"/>
                <w:szCs w:val="24"/>
              </w:rPr>
              <w:t>’</w:t>
            </w:r>
            <w:r w:rsidRPr="0044351C">
              <w:rPr>
                <w:sz w:val="24"/>
                <w:szCs w:val="24"/>
              </w:rPr>
              <w:t xml:space="preserve"> were created</w:t>
            </w:r>
            <w:r w:rsidR="00023049" w:rsidRPr="0044351C">
              <w:rPr>
                <w:sz w:val="24"/>
                <w:szCs w:val="24"/>
              </w:rPr>
              <w:t xml:space="preserve"> </w:t>
            </w:r>
            <w:r w:rsidR="00023049" w:rsidRPr="0044351C">
              <w:rPr>
                <w:sz w:val="24"/>
                <w:szCs w:val="24"/>
              </w:rPr>
              <w:fldChar w:fldCharType="begin"/>
            </w:r>
            <w:r w:rsidR="00023049" w:rsidRPr="0044351C">
              <w:rPr>
                <w:sz w:val="24"/>
                <w:szCs w:val="24"/>
              </w:rPr>
              <w:instrText xml:space="preserve"> ADDIN ZOTERO_ITEM CSL_CITATION {"citationID":"4W7yIDiG","properties":{"formattedCitation":"(Ambler 2014)","plainCitation":"(Ambler 2014)"},"citationItems":[{"id":366,"uris":["http://zotero.org/users/2731839/items/3AANHCFD"],"uri":["http://zotero.org/users/2731839/items/3AANHCFD"],"itemData":{"id":366,"type":"webpage","title":"User Stories: An Agile Introduction","URL":"http://www.agilemodeling.com/artifacts/userStory.htm","author":[{"family":"Ambler","given":"Scott W."}],"issued":{"date-parts":[["2014"]]},"accessed":{"date-parts":[["2016",11,28]]}}}],"schema":"https://github.com/citation-style-language/schema/raw/master/csl-citation.json"} </w:instrText>
            </w:r>
            <w:r w:rsidR="00023049" w:rsidRPr="0044351C">
              <w:rPr>
                <w:sz w:val="24"/>
                <w:szCs w:val="24"/>
              </w:rPr>
              <w:fldChar w:fldCharType="separate"/>
            </w:r>
            <w:r w:rsidR="00023049" w:rsidRPr="0044351C">
              <w:rPr>
                <w:noProof/>
                <w:sz w:val="24"/>
                <w:szCs w:val="24"/>
              </w:rPr>
              <w:t>(Ambler 2014)</w:t>
            </w:r>
            <w:r w:rsidR="00023049" w:rsidRPr="0044351C">
              <w:rPr>
                <w:sz w:val="24"/>
                <w:szCs w:val="24"/>
              </w:rPr>
              <w:fldChar w:fldCharType="end"/>
            </w:r>
            <w:r w:rsidR="009C7044" w:rsidRPr="0044351C">
              <w:rPr>
                <w:sz w:val="24"/>
                <w:szCs w:val="24"/>
              </w:rPr>
              <w:t xml:space="preserve"> to fit our audience personas that reflected </w:t>
            </w:r>
            <w:r w:rsidR="0050025D" w:rsidRPr="0044351C">
              <w:rPr>
                <w:sz w:val="24"/>
                <w:szCs w:val="24"/>
              </w:rPr>
              <w:t>our</w:t>
            </w:r>
            <w:r w:rsidR="009C7044" w:rsidRPr="0044351C">
              <w:rPr>
                <w:sz w:val="24"/>
                <w:szCs w:val="24"/>
              </w:rPr>
              <w:t xml:space="preserve"> primary research for the genre</w:t>
            </w:r>
            <w:r w:rsidR="004A027E" w:rsidRPr="0044351C">
              <w:rPr>
                <w:sz w:val="24"/>
                <w:szCs w:val="24"/>
              </w:rPr>
              <w:t xml:space="preserve"> [</w:t>
            </w:r>
            <w:hyperlink r:id="rId11" w:history="1">
              <w:r w:rsidR="004A027E" w:rsidRPr="0044351C">
                <w:rPr>
                  <w:rStyle w:val="Hyperlink"/>
                  <w:sz w:val="24"/>
                  <w:szCs w:val="24"/>
                </w:rPr>
                <w:t>https://www.surveymonkey.com/results/SM-NMLDNLPN/</w:t>
              </w:r>
            </w:hyperlink>
            <w:r w:rsidR="00B43823" w:rsidRPr="0044351C">
              <w:rPr>
                <w:sz w:val="24"/>
                <w:szCs w:val="24"/>
              </w:rPr>
              <w:t>]</w:t>
            </w:r>
            <w:r w:rsidRPr="0044351C">
              <w:rPr>
                <w:sz w:val="24"/>
                <w:szCs w:val="24"/>
              </w:rPr>
              <w:t>. Some examples of</w:t>
            </w:r>
            <w:r w:rsidR="00DB7B6B">
              <w:rPr>
                <w:sz w:val="24"/>
                <w:szCs w:val="24"/>
              </w:rPr>
              <w:t xml:space="preserve"> our</w:t>
            </w:r>
            <w:r w:rsidRPr="0044351C">
              <w:rPr>
                <w:sz w:val="24"/>
                <w:szCs w:val="24"/>
              </w:rPr>
              <w:t xml:space="preserve"> user stor</w:t>
            </w:r>
            <w:r w:rsidR="009C7044" w:rsidRPr="0044351C">
              <w:rPr>
                <w:sz w:val="24"/>
                <w:szCs w:val="24"/>
              </w:rPr>
              <w:t>i</w:t>
            </w:r>
            <w:r w:rsidRPr="0044351C">
              <w:rPr>
                <w:sz w:val="24"/>
                <w:szCs w:val="24"/>
              </w:rPr>
              <w:t>e</w:t>
            </w:r>
            <w:r w:rsidR="009C7044" w:rsidRPr="0044351C">
              <w:rPr>
                <w:sz w:val="24"/>
                <w:szCs w:val="24"/>
              </w:rPr>
              <w:t>s</w:t>
            </w:r>
            <w:r w:rsidRPr="0044351C">
              <w:rPr>
                <w:sz w:val="24"/>
                <w:szCs w:val="24"/>
              </w:rPr>
              <w:t xml:space="preserve"> include</w:t>
            </w:r>
            <w:r w:rsidR="009C7044" w:rsidRPr="0044351C">
              <w:rPr>
                <w:sz w:val="24"/>
                <w:szCs w:val="24"/>
              </w:rPr>
              <w:t xml:space="preserve">: </w:t>
            </w:r>
          </w:p>
          <w:p w14:paraId="7656519E" w14:textId="77777777" w:rsidR="00683982" w:rsidRPr="0044351C" w:rsidRDefault="00A11192" w:rsidP="00683982">
            <w:pPr>
              <w:pStyle w:val="Subtitle"/>
              <w:numPr>
                <w:ilvl w:val="0"/>
                <w:numId w:val="2"/>
              </w:numPr>
              <w:spacing w:line="276" w:lineRule="auto"/>
              <w:jc w:val="both"/>
              <w:rPr>
                <w:sz w:val="24"/>
                <w:szCs w:val="24"/>
                <w:lang w:val="en-US"/>
              </w:rPr>
            </w:pPr>
            <w:r w:rsidRPr="0044351C">
              <w:rPr>
                <w:i/>
                <w:sz w:val="24"/>
                <w:szCs w:val="24"/>
              </w:rPr>
              <w:t>‘</w:t>
            </w:r>
            <w:r w:rsidR="009C7044" w:rsidRPr="0044351C">
              <w:rPr>
                <w:i/>
                <w:sz w:val="24"/>
                <w:szCs w:val="24"/>
                <w:lang w:val="en-US"/>
              </w:rPr>
              <w:t xml:space="preserve">As a viewer of the Killer series, I want to see amazingly gory deaths </w:t>
            </w:r>
            <w:r w:rsidR="00FD54FB" w:rsidRPr="0044351C">
              <w:rPr>
                <w:i/>
                <w:sz w:val="24"/>
                <w:szCs w:val="24"/>
                <w:lang w:val="en-US"/>
              </w:rPr>
              <w:t xml:space="preserve">and jump scares </w:t>
            </w:r>
            <w:r w:rsidR="009C7044" w:rsidRPr="0044351C">
              <w:rPr>
                <w:i/>
                <w:sz w:val="24"/>
                <w:szCs w:val="24"/>
                <w:lang w:val="en-US"/>
              </w:rPr>
              <w:t xml:space="preserve">so that it suits the </w:t>
            </w:r>
            <w:proofErr w:type="spellStart"/>
            <w:r w:rsidR="009C7044" w:rsidRPr="0044351C">
              <w:rPr>
                <w:i/>
                <w:sz w:val="24"/>
                <w:szCs w:val="24"/>
                <w:lang w:val="en-US"/>
              </w:rPr>
              <w:t>slasher</w:t>
            </w:r>
            <w:proofErr w:type="spellEnd"/>
            <w:r w:rsidR="009C7044" w:rsidRPr="0044351C">
              <w:rPr>
                <w:i/>
                <w:sz w:val="24"/>
                <w:szCs w:val="24"/>
                <w:lang w:val="en-US"/>
              </w:rPr>
              <w:t xml:space="preserve"> genre narrative</w:t>
            </w:r>
            <w:r w:rsidRPr="0044351C">
              <w:rPr>
                <w:i/>
                <w:sz w:val="24"/>
                <w:szCs w:val="24"/>
                <w:lang w:val="en-US"/>
              </w:rPr>
              <w:t>’</w:t>
            </w:r>
            <w:r w:rsidR="00683982" w:rsidRPr="0044351C">
              <w:rPr>
                <w:sz w:val="24"/>
                <w:szCs w:val="24"/>
                <w:lang w:val="en-US"/>
              </w:rPr>
              <w:t>.</w:t>
            </w:r>
            <w:r w:rsidR="009C7044" w:rsidRPr="0044351C">
              <w:rPr>
                <w:sz w:val="24"/>
                <w:szCs w:val="24"/>
                <w:lang w:val="en-US"/>
              </w:rPr>
              <w:t xml:space="preserve"> </w:t>
            </w:r>
          </w:p>
          <w:p w14:paraId="7AB78346" w14:textId="77777777" w:rsidR="00683982" w:rsidRPr="0044351C" w:rsidRDefault="00A11192" w:rsidP="00683982">
            <w:pPr>
              <w:pStyle w:val="Subtitle"/>
              <w:numPr>
                <w:ilvl w:val="0"/>
                <w:numId w:val="2"/>
              </w:numPr>
              <w:spacing w:line="276" w:lineRule="auto"/>
              <w:jc w:val="both"/>
              <w:rPr>
                <w:sz w:val="24"/>
                <w:szCs w:val="24"/>
                <w:lang w:val="en-US"/>
              </w:rPr>
            </w:pPr>
            <w:r w:rsidRPr="0044351C">
              <w:rPr>
                <w:i/>
                <w:sz w:val="24"/>
                <w:szCs w:val="24"/>
                <w:lang w:val="en-US"/>
              </w:rPr>
              <w:t>‘</w:t>
            </w:r>
            <w:r w:rsidR="009C7044" w:rsidRPr="0044351C">
              <w:rPr>
                <w:i/>
                <w:sz w:val="24"/>
                <w:szCs w:val="24"/>
                <w:lang w:val="en-US"/>
              </w:rPr>
              <w:t xml:space="preserve">As a </w:t>
            </w:r>
            <w:r w:rsidR="00FD54FB" w:rsidRPr="0044351C">
              <w:rPr>
                <w:i/>
                <w:sz w:val="24"/>
                <w:szCs w:val="24"/>
                <w:lang w:val="en-US"/>
              </w:rPr>
              <w:t>user</w:t>
            </w:r>
            <w:r w:rsidR="009C7044" w:rsidRPr="0044351C">
              <w:rPr>
                <w:i/>
                <w:sz w:val="24"/>
                <w:szCs w:val="24"/>
                <w:lang w:val="en-US"/>
              </w:rPr>
              <w:t xml:space="preserve"> of the Killer series</w:t>
            </w:r>
            <w:r w:rsidR="00FD54FB" w:rsidRPr="0044351C">
              <w:rPr>
                <w:i/>
                <w:sz w:val="24"/>
                <w:szCs w:val="24"/>
                <w:lang w:val="en-US"/>
              </w:rPr>
              <w:t xml:space="preserve"> mobile app</w:t>
            </w:r>
            <w:r w:rsidR="009C7044" w:rsidRPr="0044351C">
              <w:rPr>
                <w:i/>
                <w:sz w:val="24"/>
                <w:szCs w:val="24"/>
                <w:lang w:val="en-US"/>
              </w:rPr>
              <w:t>, I want to see</w:t>
            </w:r>
            <w:r w:rsidR="00FD54FB" w:rsidRPr="0044351C">
              <w:rPr>
                <w:i/>
                <w:sz w:val="24"/>
                <w:szCs w:val="24"/>
                <w:lang w:val="en-US"/>
              </w:rPr>
              <w:t xml:space="preserve"> exclusive content</w:t>
            </w:r>
            <w:r w:rsidR="009C7044" w:rsidRPr="0044351C">
              <w:rPr>
                <w:i/>
                <w:sz w:val="24"/>
                <w:szCs w:val="24"/>
                <w:lang w:val="en-US"/>
              </w:rPr>
              <w:t xml:space="preserve"> so I can experience </w:t>
            </w:r>
            <w:r w:rsidR="00FD54FB" w:rsidRPr="0044351C">
              <w:rPr>
                <w:i/>
                <w:sz w:val="24"/>
                <w:szCs w:val="24"/>
                <w:lang w:val="en-US"/>
              </w:rPr>
              <w:t>what it is really like behind the scenes</w:t>
            </w:r>
            <w:r w:rsidRPr="0044351C">
              <w:rPr>
                <w:i/>
                <w:sz w:val="24"/>
                <w:szCs w:val="24"/>
                <w:lang w:val="en-US"/>
              </w:rPr>
              <w:t>’</w:t>
            </w:r>
            <w:r w:rsidR="00683982" w:rsidRPr="0044351C">
              <w:rPr>
                <w:sz w:val="24"/>
                <w:szCs w:val="24"/>
                <w:lang w:val="en-US"/>
              </w:rPr>
              <w:t>.</w:t>
            </w:r>
            <w:r w:rsidR="009C7044" w:rsidRPr="0044351C">
              <w:rPr>
                <w:sz w:val="24"/>
                <w:szCs w:val="24"/>
                <w:lang w:val="en-US"/>
              </w:rPr>
              <w:t xml:space="preserve"> </w:t>
            </w:r>
          </w:p>
          <w:p w14:paraId="0840A317" w14:textId="5B1CAE4B" w:rsidR="009C7044" w:rsidRPr="0044351C" w:rsidRDefault="00A11192" w:rsidP="00683982">
            <w:pPr>
              <w:pStyle w:val="Subtitle"/>
              <w:numPr>
                <w:ilvl w:val="0"/>
                <w:numId w:val="2"/>
              </w:numPr>
              <w:spacing w:line="276" w:lineRule="auto"/>
              <w:jc w:val="both"/>
              <w:rPr>
                <w:sz w:val="24"/>
                <w:szCs w:val="24"/>
                <w:lang w:val="en-US"/>
              </w:rPr>
            </w:pPr>
            <w:r w:rsidRPr="0044351C">
              <w:rPr>
                <w:i/>
                <w:sz w:val="24"/>
                <w:szCs w:val="24"/>
                <w:lang w:val="en-US"/>
              </w:rPr>
              <w:t>‘</w:t>
            </w:r>
            <w:r w:rsidR="009C7044" w:rsidRPr="0044351C">
              <w:rPr>
                <w:i/>
                <w:sz w:val="24"/>
                <w:szCs w:val="24"/>
                <w:lang w:val="en-US"/>
              </w:rPr>
              <w:t>As a viewer of the Killer series</w:t>
            </w:r>
            <w:r w:rsidR="00FD54FB" w:rsidRPr="0044351C">
              <w:rPr>
                <w:i/>
                <w:sz w:val="24"/>
                <w:szCs w:val="24"/>
                <w:lang w:val="en-US"/>
              </w:rPr>
              <w:t xml:space="preserve"> and user of the mobile app</w:t>
            </w:r>
            <w:r w:rsidR="009C7044" w:rsidRPr="0044351C">
              <w:rPr>
                <w:i/>
                <w:sz w:val="24"/>
                <w:szCs w:val="24"/>
                <w:lang w:val="en-US"/>
              </w:rPr>
              <w:t>, I want to see character development and a well-planned narrative</w:t>
            </w:r>
            <w:r w:rsidR="00FD54FB" w:rsidRPr="0044351C">
              <w:rPr>
                <w:i/>
                <w:sz w:val="24"/>
                <w:szCs w:val="24"/>
                <w:lang w:val="en-US"/>
              </w:rPr>
              <w:t xml:space="preserve"> so there are no plot holes and I can connect with the characters more when reading their backstory on</w:t>
            </w:r>
            <w:r w:rsidR="00023049" w:rsidRPr="0044351C">
              <w:rPr>
                <w:i/>
                <w:sz w:val="24"/>
                <w:szCs w:val="24"/>
                <w:lang w:val="en-US"/>
              </w:rPr>
              <w:t xml:space="preserve"> the app</w:t>
            </w:r>
            <w:r w:rsidRPr="0044351C">
              <w:rPr>
                <w:sz w:val="24"/>
                <w:szCs w:val="24"/>
                <w:lang w:val="en-US"/>
              </w:rPr>
              <w:t>’</w:t>
            </w:r>
            <w:r w:rsidR="00023049" w:rsidRPr="0044351C">
              <w:rPr>
                <w:sz w:val="24"/>
                <w:szCs w:val="24"/>
                <w:lang w:val="en-US"/>
              </w:rPr>
              <w:t xml:space="preserve"> </w:t>
            </w:r>
            <w:r w:rsidR="00023049" w:rsidRPr="0044351C">
              <w:rPr>
                <w:sz w:val="24"/>
                <w:szCs w:val="24"/>
                <w:lang w:val="en-US"/>
              </w:rPr>
              <w:fldChar w:fldCharType="begin"/>
            </w:r>
            <w:r w:rsidR="00023049" w:rsidRPr="0044351C">
              <w:rPr>
                <w:sz w:val="24"/>
                <w:szCs w:val="24"/>
                <w:lang w:val="en-US"/>
              </w:rPr>
              <w:instrText xml:space="preserve"> ADDIN ZOTERO_ITEM CSL_CITATION {"citationID":"SNmi9JYu","properties":{"formattedCitation":"(Cohn n.d.)","plainCitation":"(Cohn n.d.)"},"citationItems":[{"id":353,"uris":["http://zotero.org/users/2731839/items/IFQJSVCB"],"uri":["http://zotero.org/users/2731839/items/IFQJSVCB"],"itemData":{"id":353,"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author":[{"family":"Cohn","given":"Mike"}],"accessed":{"date-parts":[["2016",11,28]]}}}],"schema":"https://github.com/citation-style-language/schema/raw/master/csl-citation.json"} </w:instrText>
            </w:r>
            <w:r w:rsidR="00023049" w:rsidRPr="0044351C">
              <w:rPr>
                <w:sz w:val="24"/>
                <w:szCs w:val="24"/>
                <w:lang w:val="en-US"/>
              </w:rPr>
              <w:fldChar w:fldCharType="separate"/>
            </w:r>
            <w:r w:rsidR="00023049" w:rsidRPr="0044351C">
              <w:rPr>
                <w:noProof/>
                <w:sz w:val="24"/>
                <w:szCs w:val="24"/>
                <w:lang w:val="en-US"/>
              </w:rPr>
              <w:t>(Cohn n.d.)</w:t>
            </w:r>
            <w:r w:rsidR="00023049" w:rsidRPr="0044351C">
              <w:rPr>
                <w:sz w:val="24"/>
                <w:szCs w:val="24"/>
                <w:lang w:val="en-US"/>
              </w:rPr>
              <w:fldChar w:fldCharType="end"/>
            </w:r>
            <w:r w:rsidR="00DB7B6B">
              <w:rPr>
                <w:sz w:val="24"/>
                <w:szCs w:val="24"/>
                <w:lang w:val="en-US"/>
              </w:rPr>
              <w:t>.</w:t>
            </w:r>
          </w:p>
          <w:p w14:paraId="5AD93F4D" w14:textId="79C24D9B" w:rsidR="006D13BE" w:rsidRPr="00C9527B" w:rsidRDefault="009A7073" w:rsidP="003D203F">
            <w:pPr>
              <w:pStyle w:val="Subtitle"/>
              <w:spacing w:line="276" w:lineRule="auto"/>
              <w:jc w:val="both"/>
            </w:pPr>
            <w:r w:rsidRPr="0044351C">
              <w:rPr>
                <w:sz w:val="24"/>
                <w:szCs w:val="24"/>
              </w:rPr>
              <w:t>In f</w:t>
            </w:r>
            <w:r w:rsidR="00683982" w:rsidRPr="0044351C">
              <w:rPr>
                <w:sz w:val="24"/>
                <w:szCs w:val="24"/>
              </w:rPr>
              <w:t>uture projects, it may be necessary</w:t>
            </w:r>
            <w:r w:rsidRPr="0044351C">
              <w:rPr>
                <w:sz w:val="24"/>
                <w:szCs w:val="24"/>
              </w:rPr>
              <w:t xml:space="preserve"> to c</w:t>
            </w:r>
            <w:r w:rsidR="00FD54FB" w:rsidRPr="0044351C">
              <w:rPr>
                <w:sz w:val="24"/>
                <w:szCs w:val="24"/>
              </w:rPr>
              <w:t xml:space="preserve">reate </w:t>
            </w:r>
            <w:r w:rsidRPr="0044351C">
              <w:rPr>
                <w:sz w:val="24"/>
                <w:szCs w:val="24"/>
              </w:rPr>
              <w:t>another survey targeted t</w:t>
            </w:r>
            <w:r w:rsidR="00FD54FB" w:rsidRPr="0044351C">
              <w:rPr>
                <w:sz w:val="24"/>
                <w:szCs w:val="24"/>
              </w:rPr>
              <w:t xml:space="preserve">o </w:t>
            </w:r>
            <w:r w:rsidRPr="0044351C">
              <w:rPr>
                <w:sz w:val="24"/>
                <w:szCs w:val="24"/>
              </w:rPr>
              <w:t xml:space="preserve">a particular aspect of the project i.e. the </w:t>
            </w:r>
            <w:r w:rsidR="00FD54FB" w:rsidRPr="0044351C">
              <w:rPr>
                <w:sz w:val="24"/>
                <w:szCs w:val="24"/>
              </w:rPr>
              <w:t>mob</w:t>
            </w:r>
            <w:r w:rsidRPr="0044351C">
              <w:rPr>
                <w:sz w:val="24"/>
                <w:szCs w:val="24"/>
              </w:rPr>
              <w:t>ile app, as this would enable the team to understand what the</w:t>
            </w:r>
            <w:r w:rsidR="00714A40">
              <w:rPr>
                <w:sz w:val="24"/>
                <w:szCs w:val="24"/>
              </w:rPr>
              <w:t xml:space="preserve"> audience </w:t>
            </w:r>
            <w:r w:rsidRPr="0044351C">
              <w:rPr>
                <w:sz w:val="24"/>
                <w:szCs w:val="24"/>
              </w:rPr>
              <w:t>could expect</w:t>
            </w:r>
            <w:r w:rsidR="003D203F" w:rsidRPr="0044351C">
              <w:rPr>
                <w:sz w:val="24"/>
                <w:szCs w:val="24"/>
              </w:rPr>
              <w:t>. Research may be improved through audience analysis from other web series</w:t>
            </w:r>
            <w:r w:rsidR="00FD54FB" w:rsidRPr="0044351C">
              <w:rPr>
                <w:sz w:val="24"/>
                <w:szCs w:val="24"/>
              </w:rPr>
              <w:t xml:space="preserve"> </w:t>
            </w:r>
            <w:r w:rsidR="003D203F" w:rsidRPr="0044351C">
              <w:rPr>
                <w:sz w:val="24"/>
                <w:szCs w:val="24"/>
              </w:rPr>
              <w:t>and genres appropriate to the target demographic.</w:t>
            </w:r>
            <w:r w:rsidR="006862EC" w:rsidRPr="000221A1">
              <w:rPr>
                <w:sz w:val="24"/>
              </w:rPr>
              <w:t xml:space="preserve"> </w:t>
            </w:r>
          </w:p>
        </w:tc>
      </w:tr>
    </w:tbl>
    <w:p w14:paraId="0B1E546E" w14:textId="77777777" w:rsidR="00134DF5" w:rsidRDefault="00134DF5" w:rsidP="005A3A53">
      <w:pPr>
        <w:pStyle w:val="Heading3"/>
      </w:pPr>
    </w:p>
    <w:p w14:paraId="779454BC" w14:textId="77777777" w:rsidR="005A3A53" w:rsidRDefault="005A3A53" w:rsidP="005A3A53">
      <w:pPr>
        <w:pStyle w:val="Heading3"/>
      </w:pPr>
      <w:r w:rsidRPr="00D30399">
        <w:t>Group Work Processes</w:t>
      </w:r>
    </w:p>
    <w:p w14:paraId="5C36EB9B" w14:textId="77777777" w:rsidR="00903DEC" w:rsidRPr="00903DEC" w:rsidRDefault="00903DEC" w:rsidP="00903DEC"/>
    <w:tbl>
      <w:tblPr>
        <w:tblStyle w:val="TableGrid"/>
        <w:tblW w:w="10615" w:type="dxa"/>
        <w:tblLook w:val="04A0" w:firstRow="1" w:lastRow="0" w:firstColumn="1" w:lastColumn="0" w:noHBand="0" w:noVBand="1"/>
      </w:tblPr>
      <w:tblGrid>
        <w:gridCol w:w="10615"/>
      </w:tblGrid>
      <w:tr w:rsidR="004C34DA" w14:paraId="2FAD8802" w14:textId="77777777" w:rsidTr="0044351C">
        <w:trPr>
          <w:trHeight w:val="1054"/>
        </w:trPr>
        <w:tc>
          <w:tcPr>
            <w:tcW w:w="10615" w:type="dxa"/>
          </w:tcPr>
          <w:p w14:paraId="0A1B5194" w14:textId="4CF5907F" w:rsidR="004C34DA" w:rsidRPr="00F81788" w:rsidRDefault="004C34DA" w:rsidP="00BB2C75">
            <w:pPr>
              <w:rPr>
                <w:i/>
                <w:color w:val="D0CECE" w:themeColor="background2" w:themeShade="E6"/>
              </w:rPr>
            </w:pPr>
          </w:p>
          <w:p w14:paraId="55155D6A" w14:textId="2F66B884" w:rsidR="00FE514D" w:rsidRPr="00FE514D" w:rsidRDefault="00102F00" w:rsidP="00BA3FCA">
            <w:pPr>
              <w:pStyle w:val="Subtitle"/>
              <w:spacing w:line="276" w:lineRule="auto"/>
              <w:jc w:val="both"/>
            </w:pPr>
            <w:r w:rsidRPr="000221A1">
              <w:rPr>
                <w:sz w:val="24"/>
              </w:rPr>
              <w:t>With the absence of a</w:t>
            </w:r>
            <w:r w:rsidR="006E005E" w:rsidRPr="000221A1">
              <w:rPr>
                <w:sz w:val="24"/>
              </w:rPr>
              <w:t xml:space="preserve"> team member </w:t>
            </w:r>
            <w:r w:rsidR="00D30399" w:rsidRPr="000221A1">
              <w:rPr>
                <w:sz w:val="24"/>
              </w:rPr>
              <w:t xml:space="preserve">assigned </w:t>
            </w:r>
            <w:r w:rsidR="006E005E" w:rsidRPr="000221A1">
              <w:rPr>
                <w:sz w:val="24"/>
              </w:rPr>
              <w:t xml:space="preserve">the Web Application, it put a lot of pressure on </w:t>
            </w:r>
            <w:r w:rsidRPr="000221A1">
              <w:rPr>
                <w:sz w:val="24"/>
              </w:rPr>
              <w:t>the rest of the team, in terms of</w:t>
            </w:r>
            <w:r w:rsidR="006E005E" w:rsidRPr="000221A1">
              <w:rPr>
                <w:sz w:val="24"/>
              </w:rPr>
              <w:t xml:space="preserve"> </w:t>
            </w:r>
            <w:r w:rsidRPr="000221A1">
              <w:rPr>
                <w:sz w:val="24"/>
              </w:rPr>
              <w:t xml:space="preserve">the </w:t>
            </w:r>
            <w:r w:rsidR="006E005E" w:rsidRPr="000221A1">
              <w:rPr>
                <w:sz w:val="24"/>
              </w:rPr>
              <w:t>str</w:t>
            </w:r>
            <w:r w:rsidR="00D92988" w:rsidRPr="000221A1">
              <w:rPr>
                <w:sz w:val="24"/>
              </w:rPr>
              <w:t xml:space="preserve">ucture </w:t>
            </w:r>
            <w:r w:rsidRPr="000221A1">
              <w:rPr>
                <w:sz w:val="24"/>
              </w:rPr>
              <w:t xml:space="preserve">and quantity </w:t>
            </w:r>
            <w:r w:rsidR="00D92988" w:rsidRPr="000221A1">
              <w:rPr>
                <w:sz w:val="24"/>
              </w:rPr>
              <w:t>of work</w:t>
            </w:r>
            <w:r w:rsidRPr="000221A1">
              <w:rPr>
                <w:sz w:val="24"/>
              </w:rPr>
              <w:t>.</w:t>
            </w:r>
            <w:r w:rsidR="006E005E" w:rsidRPr="000221A1">
              <w:rPr>
                <w:sz w:val="24"/>
              </w:rPr>
              <w:t xml:space="preserve"> </w:t>
            </w:r>
            <w:r w:rsidRPr="000221A1">
              <w:rPr>
                <w:sz w:val="24"/>
              </w:rPr>
              <w:t>F</w:t>
            </w:r>
            <w:r w:rsidR="00D30399" w:rsidRPr="000221A1">
              <w:rPr>
                <w:sz w:val="24"/>
              </w:rPr>
              <w:t>or this reason</w:t>
            </w:r>
            <w:r w:rsidR="006E005E" w:rsidRPr="000221A1">
              <w:rPr>
                <w:sz w:val="24"/>
              </w:rPr>
              <w:t xml:space="preserve">, we </w:t>
            </w:r>
            <w:r w:rsidR="00D92988" w:rsidRPr="000221A1">
              <w:rPr>
                <w:sz w:val="24"/>
              </w:rPr>
              <w:t xml:space="preserve">had to </w:t>
            </w:r>
            <w:r w:rsidRPr="000221A1">
              <w:rPr>
                <w:sz w:val="24"/>
              </w:rPr>
              <w:t>ultimately cut back many</w:t>
            </w:r>
            <w:r w:rsidR="006E005E" w:rsidRPr="000221A1">
              <w:rPr>
                <w:sz w:val="24"/>
              </w:rPr>
              <w:t xml:space="preserve"> </w:t>
            </w:r>
            <w:r w:rsidRPr="000221A1">
              <w:rPr>
                <w:sz w:val="24"/>
              </w:rPr>
              <w:t>jobs,</w:t>
            </w:r>
            <w:r w:rsidR="006E005E" w:rsidRPr="000221A1">
              <w:rPr>
                <w:sz w:val="24"/>
              </w:rPr>
              <w:t xml:space="preserve"> as it was not going to be possible to complete all the </w:t>
            </w:r>
            <w:r w:rsidR="00D30399" w:rsidRPr="000221A1">
              <w:rPr>
                <w:sz w:val="24"/>
              </w:rPr>
              <w:t xml:space="preserve">core and </w:t>
            </w:r>
            <w:r w:rsidR="006E005E" w:rsidRPr="000221A1">
              <w:rPr>
                <w:sz w:val="24"/>
              </w:rPr>
              <w:t xml:space="preserve">additional transmedia artefacts in time. </w:t>
            </w:r>
            <w:r w:rsidR="009D1E9B" w:rsidRPr="000221A1">
              <w:rPr>
                <w:sz w:val="24"/>
              </w:rPr>
              <w:t>As a team, Michael and I have been able to produce various pieces of work to a high standard</w:t>
            </w:r>
            <w:r w:rsidR="00A93E8C" w:rsidRPr="000221A1">
              <w:rPr>
                <w:sz w:val="24"/>
              </w:rPr>
              <w:t xml:space="preserve"> so far</w:t>
            </w:r>
            <w:r w:rsidR="009D1E9B" w:rsidRPr="000221A1">
              <w:rPr>
                <w:sz w:val="24"/>
              </w:rPr>
              <w:t xml:space="preserve"> through exceptional c</w:t>
            </w:r>
            <w:r w:rsidR="00FA1CDF" w:rsidRPr="000221A1">
              <w:rPr>
                <w:sz w:val="24"/>
              </w:rPr>
              <w:t>ommunication skills (via Slack);</w:t>
            </w:r>
            <w:r w:rsidR="009D1E9B" w:rsidRPr="000221A1">
              <w:rPr>
                <w:sz w:val="24"/>
              </w:rPr>
              <w:t xml:space="preserve"> managing time and projects well (via </w:t>
            </w:r>
            <w:r w:rsidR="00882A61" w:rsidRPr="000221A1">
              <w:rPr>
                <w:sz w:val="24"/>
              </w:rPr>
              <w:t xml:space="preserve">Production plan, </w:t>
            </w:r>
            <w:r w:rsidR="00FA1CDF" w:rsidRPr="000221A1">
              <w:rPr>
                <w:sz w:val="24"/>
              </w:rPr>
              <w:t xml:space="preserve">Scrum board, and </w:t>
            </w:r>
            <w:proofErr w:type="spellStart"/>
            <w:r w:rsidR="00FA1CDF" w:rsidRPr="000221A1">
              <w:rPr>
                <w:sz w:val="24"/>
              </w:rPr>
              <w:t>Trello</w:t>
            </w:r>
            <w:proofErr w:type="spellEnd"/>
            <w:r w:rsidR="00FA1CDF" w:rsidRPr="000221A1">
              <w:rPr>
                <w:sz w:val="24"/>
              </w:rPr>
              <w:t>);</w:t>
            </w:r>
            <w:r w:rsidR="009D1E9B" w:rsidRPr="000221A1">
              <w:rPr>
                <w:sz w:val="24"/>
              </w:rPr>
              <w:t xml:space="preserve"> and uploading and keeping </w:t>
            </w:r>
            <w:r w:rsidR="00FA1CDF" w:rsidRPr="000221A1">
              <w:rPr>
                <w:sz w:val="24"/>
              </w:rPr>
              <w:t xml:space="preserve">a </w:t>
            </w:r>
            <w:r w:rsidR="009D1E9B" w:rsidRPr="000221A1">
              <w:rPr>
                <w:sz w:val="24"/>
              </w:rPr>
              <w:t xml:space="preserve">record of changes to </w:t>
            </w:r>
            <w:r w:rsidR="00FA1CDF" w:rsidRPr="000221A1">
              <w:rPr>
                <w:sz w:val="24"/>
              </w:rPr>
              <w:t xml:space="preserve">our </w:t>
            </w:r>
            <w:r w:rsidR="009D1E9B" w:rsidRPr="000221A1">
              <w:rPr>
                <w:sz w:val="24"/>
              </w:rPr>
              <w:t xml:space="preserve">work (via </w:t>
            </w:r>
            <w:proofErr w:type="spellStart"/>
            <w:r w:rsidR="009D1E9B" w:rsidRPr="000221A1">
              <w:rPr>
                <w:sz w:val="24"/>
              </w:rPr>
              <w:t>GitHub</w:t>
            </w:r>
            <w:proofErr w:type="spellEnd"/>
            <w:r w:rsidR="009D1E9B" w:rsidRPr="000221A1">
              <w:rPr>
                <w:sz w:val="24"/>
              </w:rPr>
              <w:t xml:space="preserve">). </w:t>
            </w:r>
            <w:r w:rsidRPr="000221A1">
              <w:rPr>
                <w:sz w:val="24"/>
              </w:rPr>
              <w:t xml:space="preserve">Effectively committing to work as a team was successful due to using industry standard programmes and processes. </w:t>
            </w:r>
            <w:r w:rsidR="003F7E3C" w:rsidRPr="000221A1">
              <w:rPr>
                <w:sz w:val="24"/>
              </w:rPr>
              <w:t xml:space="preserve">Slack is our main source of </w:t>
            </w:r>
            <w:r w:rsidR="0048739D" w:rsidRPr="000221A1">
              <w:rPr>
                <w:sz w:val="24"/>
              </w:rPr>
              <w:t>communication</w:t>
            </w:r>
            <w:r w:rsidR="002D6B45" w:rsidRPr="000221A1">
              <w:rPr>
                <w:sz w:val="24"/>
              </w:rPr>
              <w:t>, and acts as an instant messenger enabling us to improve the team dynamics of the way we work</w:t>
            </w:r>
            <w:r w:rsidR="0097142A" w:rsidRPr="000221A1">
              <w:rPr>
                <w:sz w:val="24"/>
              </w:rPr>
              <w:t xml:space="preserve"> </w:t>
            </w:r>
            <w:r w:rsidR="0097142A" w:rsidRPr="000221A1">
              <w:rPr>
                <w:sz w:val="24"/>
              </w:rPr>
              <w:fldChar w:fldCharType="begin"/>
            </w:r>
            <w:r w:rsidR="0097142A" w:rsidRPr="000221A1">
              <w:rPr>
                <w:sz w:val="24"/>
              </w:rPr>
              <w:instrText xml:space="preserve"> ADDIN ZOTERO_ITEM CSL_CITATION {"citationID":"W9ccOeRN","properties":{"formattedCitation":"(Augustine 2014)","plainCitation":"(Augustine 2014)"},"citationItems":[{"id":358,"uris":["http://zotero.org/users/2731839/items/RQ49M7ZE"],"uri":["http://zotero.org/users/2731839/items/RQ49M7ZE"],"itemData":{"id":358,"type":"webpage","title":"Why 'Slack' Should be the New Way Your Team Communicates (Review)","container-title":"Lifewire","abstract":"Email is practically non-existent in Slack. The aha! moment comes when you realize communication changes the dynamic the way you can work with your team.","URL":"https://www.lifewire.com/slack-sets-standard-team-communication-online-771603","author":[{"family":"Augustine","given":"Ann"}],"issued":{"date-parts":[["2014",6,25]]},"accessed":{"date-parts":[["2016",11,28]]}}}],"schema":"https://github.com/citation-style-language/schema/raw/master/csl-citation.json"} </w:instrText>
            </w:r>
            <w:r w:rsidR="0097142A" w:rsidRPr="000221A1">
              <w:rPr>
                <w:sz w:val="24"/>
              </w:rPr>
              <w:fldChar w:fldCharType="separate"/>
            </w:r>
            <w:r w:rsidR="0097142A" w:rsidRPr="000221A1">
              <w:rPr>
                <w:noProof/>
                <w:sz w:val="24"/>
              </w:rPr>
              <w:t>(Augustine 2014)</w:t>
            </w:r>
            <w:r w:rsidR="0097142A" w:rsidRPr="000221A1">
              <w:rPr>
                <w:sz w:val="24"/>
              </w:rPr>
              <w:fldChar w:fldCharType="end"/>
            </w:r>
            <w:r w:rsidR="00353572">
              <w:rPr>
                <w:sz w:val="24"/>
              </w:rPr>
              <w:t xml:space="preserve"> [see Appendix A]</w:t>
            </w:r>
            <w:r w:rsidR="0048739D" w:rsidRPr="000221A1">
              <w:rPr>
                <w:sz w:val="24"/>
              </w:rPr>
              <w:t>;</w:t>
            </w:r>
            <w:r w:rsidR="003F7E3C" w:rsidRPr="000221A1">
              <w:rPr>
                <w:sz w:val="24"/>
              </w:rPr>
              <w:t xml:space="preserve"> we </w:t>
            </w:r>
            <w:r w:rsidR="0048739D" w:rsidRPr="000221A1">
              <w:rPr>
                <w:sz w:val="24"/>
              </w:rPr>
              <w:t>are perpetually informing one another on our current workflow</w:t>
            </w:r>
            <w:r w:rsidR="003F7E3C" w:rsidRPr="000221A1">
              <w:rPr>
                <w:sz w:val="24"/>
              </w:rPr>
              <w:t xml:space="preserve"> and u</w:t>
            </w:r>
            <w:r w:rsidR="0048739D" w:rsidRPr="000221A1">
              <w:rPr>
                <w:sz w:val="24"/>
              </w:rPr>
              <w:t>tilising</w:t>
            </w:r>
            <w:r w:rsidR="003F7E3C" w:rsidRPr="000221A1">
              <w:rPr>
                <w:sz w:val="24"/>
              </w:rPr>
              <w:t xml:space="preserve"> the in-app call feature </w:t>
            </w:r>
            <w:r w:rsidR="00D30399" w:rsidRPr="000221A1">
              <w:rPr>
                <w:sz w:val="24"/>
              </w:rPr>
              <w:t>to converse</w:t>
            </w:r>
            <w:r w:rsidR="0097142A" w:rsidRPr="000221A1">
              <w:rPr>
                <w:sz w:val="24"/>
              </w:rPr>
              <w:t xml:space="preserve"> due to its easy use </w:t>
            </w:r>
            <w:r w:rsidR="0097142A" w:rsidRPr="000221A1">
              <w:rPr>
                <w:sz w:val="24"/>
              </w:rPr>
              <w:fldChar w:fldCharType="begin"/>
            </w:r>
            <w:r w:rsidR="00117AA7" w:rsidRPr="000221A1">
              <w:rPr>
                <w:sz w:val="24"/>
              </w:rPr>
              <w:instrText xml:space="preserve"> ADDIN ZOTERO_ITEM CSL_CITATION {"citationID":"jFyXqXkZ","properties":{"formattedCitation":"(Diederichs 2015)","plainCitation":"(Diederichs 2015)"},"citationItems":[{"id":360,"uris":["http://zotero.org/users/2731839/items/CFRA7ST6"],"uri":["http://zotero.org/users/2731839/items/CFRA7ST6"],"itemData":{"id":360,"type":"webpage","title":"Why Slack is Exploding (as a Community-Building Platform)","container-title":"Hootsuite Social Media Management","abstract":"You’ve probably heard at least a little about the email-killing collaboration startup Slack. If you haven’t yet, you will. The company recently passed 1.1","URL":"https://blog.hootsuite.com/why-community-builders-are-choosing-slack/","author":[{"family":"Diederichs","given":"Matt"}],"issued":{"date-parts":[["2015",7,8]]},"accessed":{"date-parts":[["2016",11,28]]}}}],"schema":"https://github.com/citation-style-language/schema/raw/master/csl-citation.json"} </w:instrText>
            </w:r>
            <w:r w:rsidR="0097142A" w:rsidRPr="000221A1">
              <w:rPr>
                <w:sz w:val="24"/>
              </w:rPr>
              <w:fldChar w:fldCharType="separate"/>
            </w:r>
            <w:r w:rsidR="00117AA7" w:rsidRPr="000221A1">
              <w:rPr>
                <w:noProof/>
                <w:sz w:val="24"/>
              </w:rPr>
              <w:t>(Diederichs 2015)</w:t>
            </w:r>
            <w:r w:rsidR="0097142A" w:rsidRPr="000221A1">
              <w:rPr>
                <w:sz w:val="24"/>
              </w:rPr>
              <w:fldChar w:fldCharType="end"/>
            </w:r>
            <w:r w:rsidR="0048739D" w:rsidRPr="000221A1">
              <w:rPr>
                <w:sz w:val="24"/>
              </w:rPr>
              <w:t xml:space="preserve">. </w:t>
            </w:r>
            <w:r w:rsidR="009D1E9B" w:rsidRPr="000221A1">
              <w:rPr>
                <w:sz w:val="24"/>
              </w:rPr>
              <w:t xml:space="preserve">Putting forth realistic and </w:t>
            </w:r>
            <w:r w:rsidR="00B24846" w:rsidRPr="000221A1">
              <w:rPr>
                <w:sz w:val="24"/>
              </w:rPr>
              <w:t>feasible</w:t>
            </w:r>
            <w:r w:rsidR="009D1E9B" w:rsidRPr="000221A1">
              <w:rPr>
                <w:sz w:val="24"/>
              </w:rPr>
              <w:t xml:space="preserve"> ideas is </w:t>
            </w:r>
            <w:r w:rsidR="00B24846" w:rsidRPr="000221A1">
              <w:rPr>
                <w:sz w:val="24"/>
              </w:rPr>
              <w:t>a trait</w:t>
            </w:r>
            <w:r w:rsidR="009D1E9B" w:rsidRPr="000221A1">
              <w:rPr>
                <w:sz w:val="24"/>
              </w:rPr>
              <w:t xml:space="preserve"> </w:t>
            </w:r>
            <w:r w:rsidR="00A93E8C" w:rsidRPr="000221A1">
              <w:rPr>
                <w:sz w:val="24"/>
              </w:rPr>
              <w:t>we both</w:t>
            </w:r>
            <w:r w:rsidR="00B24846" w:rsidRPr="000221A1">
              <w:rPr>
                <w:sz w:val="24"/>
              </w:rPr>
              <w:t xml:space="preserve"> possess</w:t>
            </w:r>
            <w:r w:rsidR="00A93E8C" w:rsidRPr="000221A1">
              <w:rPr>
                <w:sz w:val="24"/>
              </w:rPr>
              <w:t>; we are</w:t>
            </w:r>
            <w:r w:rsidR="009D1E9B" w:rsidRPr="000221A1">
              <w:rPr>
                <w:sz w:val="24"/>
              </w:rPr>
              <w:t xml:space="preserve"> o</w:t>
            </w:r>
            <w:r w:rsidR="00A93E8C" w:rsidRPr="000221A1">
              <w:rPr>
                <w:sz w:val="24"/>
              </w:rPr>
              <w:t xml:space="preserve">ften on the same page and </w:t>
            </w:r>
            <w:r w:rsidR="00FB0FB5" w:rsidRPr="000221A1">
              <w:rPr>
                <w:sz w:val="24"/>
              </w:rPr>
              <w:t xml:space="preserve">have a high-drive for workflow. </w:t>
            </w:r>
            <w:r w:rsidR="00A93E8C" w:rsidRPr="000221A1">
              <w:rPr>
                <w:sz w:val="24"/>
              </w:rPr>
              <w:t>The ideation process is</w:t>
            </w:r>
            <w:r w:rsidR="009D1E9B" w:rsidRPr="000221A1">
              <w:rPr>
                <w:sz w:val="24"/>
              </w:rPr>
              <w:t xml:space="preserve"> </w:t>
            </w:r>
            <w:r w:rsidR="00FB0FB5" w:rsidRPr="000221A1">
              <w:rPr>
                <w:sz w:val="24"/>
              </w:rPr>
              <w:t>typically</w:t>
            </w:r>
            <w:r w:rsidR="009D1E9B" w:rsidRPr="000221A1">
              <w:rPr>
                <w:sz w:val="24"/>
              </w:rPr>
              <w:t xml:space="preserve"> put across to each</w:t>
            </w:r>
            <w:r w:rsidR="00FB0FB5" w:rsidRPr="000221A1">
              <w:rPr>
                <w:sz w:val="24"/>
              </w:rPr>
              <w:t xml:space="preserve"> other</w:t>
            </w:r>
            <w:r w:rsidR="009D1E9B" w:rsidRPr="000221A1">
              <w:rPr>
                <w:sz w:val="24"/>
              </w:rPr>
              <w:t xml:space="preserve"> via </w:t>
            </w:r>
            <w:r w:rsidR="00FB0FB5" w:rsidRPr="000221A1">
              <w:rPr>
                <w:sz w:val="24"/>
              </w:rPr>
              <w:t>face-to-face meetings;</w:t>
            </w:r>
            <w:r w:rsidR="00A93E8C" w:rsidRPr="000221A1">
              <w:rPr>
                <w:sz w:val="24"/>
              </w:rPr>
              <w:t xml:space="preserve"> </w:t>
            </w:r>
            <w:r w:rsidR="00FB0FB5" w:rsidRPr="000221A1">
              <w:rPr>
                <w:sz w:val="24"/>
              </w:rPr>
              <w:t>working this way allows our notions to bounce off each other</w:t>
            </w:r>
            <w:r w:rsidR="00117AA7" w:rsidRPr="000221A1">
              <w:rPr>
                <w:sz w:val="24"/>
              </w:rPr>
              <w:t xml:space="preserve"> </w:t>
            </w:r>
            <w:r w:rsidR="00117AA7" w:rsidRPr="000221A1">
              <w:rPr>
                <w:sz w:val="24"/>
              </w:rPr>
              <w:fldChar w:fldCharType="begin"/>
            </w:r>
            <w:r w:rsidR="00117AA7" w:rsidRPr="000221A1">
              <w:rPr>
                <w:sz w:val="24"/>
              </w:rPr>
              <w:instrText xml:space="preserve"> ADDIN ZOTERO_ITEM CSL_CITATION {"citationID":"edRitd1Z","properties":{"formattedCitation":"(Jarrow 2012)","plainCitation":"(Jarrow 2012)"},"citationItems":[{"id":364,"uris":["http://zotero.org/users/2731839/items/CMAA2EX2"],"uri":["http://zotero.org/users/2731839/items/CMAA2EX2"],"itemData":{"id":364,"type":"webpage","title":"5 Reasons Why Meeting Face-to-Face Is Best","container-title":"Time Management Ninja","abstract":"Conference calls have forever changed our business world. Long distance communication has become key to the success of many organizations. Remote workers and virtual teams are quickly becoming the norm these days. Yet, meeting over the phone is not always the answer. When you meet face-to-face is when work tends to get done. You Don't Have to Be 'In Person' But You Need to 'Be There' I am a big believer in face-to-face meetings. Phone calls are great and convenient, however without discipline they can be wildly ineffective. The problem with phone conferences is that most people 'aren't there.' By this, I","URL":"https://timemanagementninja.com/2012/10/5-reasons-why-meeting-face-to-face-is-best/","author":[{"family":"Jarrow","given":"Craig"}],"issued":{"date-parts":[["2012",10,23]]},"accessed":{"date-parts":[["2016",11,28]]}}}],"schema":"https://github.com/citation-style-language/schema/raw/master/csl-citation.json"} </w:instrText>
            </w:r>
            <w:r w:rsidR="00117AA7" w:rsidRPr="000221A1">
              <w:rPr>
                <w:sz w:val="24"/>
              </w:rPr>
              <w:fldChar w:fldCharType="separate"/>
            </w:r>
            <w:r w:rsidR="00117AA7" w:rsidRPr="000221A1">
              <w:rPr>
                <w:noProof/>
                <w:sz w:val="24"/>
              </w:rPr>
              <w:t>(Jarrow 2012)</w:t>
            </w:r>
            <w:r w:rsidR="00117AA7" w:rsidRPr="000221A1">
              <w:rPr>
                <w:sz w:val="24"/>
              </w:rPr>
              <w:fldChar w:fldCharType="end"/>
            </w:r>
            <w:r w:rsidR="00FB0FB5" w:rsidRPr="000221A1">
              <w:rPr>
                <w:sz w:val="24"/>
              </w:rPr>
              <w:t>, initiating many mind-maps</w:t>
            </w:r>
            <w:r w:rsidR="00353572">
              <w:rPr>
                <w:sz w:val="24"/>
              </w:rPr>
              <w:t xml:space="preserve"> [see Appendix A]</w:t>
            </w:r>
            <w:r w:rsidR="00FB0FB5" w:rsidRPr="000221A1">
              <w:rPr>
                <w:sz w:val="24"/>
              </w:rPr>
              <w:t xml:space="preserve"> </w:t>
            </w:r>
            <w:r w:rsidR="00525F25" w:rsidRPr="000221A1">
              <w:rPr>
                <w:sz w:val="24"/>
              </w:rPr>
              <w:t xml:space="preserve">and allowing </w:t>
            </w:r>
            <w:r w:rsidR="00FB0FB5" w:rsidRPr="000221A1">
              <w:rPr>
                <w:sz w:val="24"/>
              </w:rPr>
              <w:t xml:space="preserve">us to </w:t>
            </w:r>
            <w:r w:rsidR="009D1E9B" w:rsidRPr="000221A1">
              <w:rPr>
                <w:sz w:val="24"/>
              </w:rPr>
              <w:t xml:space="preserve">sketch out our </w:t>
            </w:r>
            <w:r w:rsidR="00525F25" w:rsidRPr="000221A1">
              <w:rPr>
                <w:sz w:val="24"/>
              </w:rPr>
              <w:t>concepts</w:t>
            </w:r>
            <w:r w:rsidR="009D1E9B" w:rsidRPr="000221A1">
              <w:rPr>
                <w:sz w:val="24"/>
              </w:rPr>
              <w:t xml:space="preserve"> if necessary</w:t>
            </w:r>
            <w:r w:rsidR="00353572">
              <w:rPr>
                <w:sz w:val="24"/>
              </w:rPr>
              <w:t xml:space="preserve"> [Appendix A]</w:t>
            </w:r>
            <w:r w:rsidR="009D1E9B" w:rsidRPr="000221A1">
              <w:rPr>
                <w:sz w:val="24"/>
              </w:rPr>
              <w:t xml:space="preserve">. </w:t>
            </w:r>
            <w:r w:rsidR="00BA3FCA" w:rsidRPr="000221A1">
              <w:rPr>
                <w:sz w:val="24"/>
              </w:rPr>
              <w:t>When</w:t>
            </w:r>
            <w:r w:rsidRPr="000221A1">
              <w:rPr>
                <w:sz w:val="24"/>
              </w:rPr>
              <w:t xml:space="preserve"> proposal</w:t>
            </w:r>
            <w:r w:rsidR="00BA3FCA" w:rsidRPr="000221A1">
              <w:rPr>
                <w:sz w:val="24"/>
              </w:rPr>
              <w:t>s do</w:t>
            </w:r>
            <w:r w:rsidRPr="000221A1">
              <w:rPr>
                <w:sz w:val="24"/>
              </w:rPr>
              <w:t xml:space="preserve"> not meet the project’s requirements (time wise or other complications), </w:t>
            </w:r>
            <w:r w:rsidR="00BA3FCA" w:rsidRPr="000221A1">
              <w:rPr>
                <w:sz w:val="24"/>
              </w:rPr>
              <w:t xml:space="preserve">the team contribute constructive feedback in order to alter the initial idea. </w:t>
            </w:r>
            <w:proofErr w:type="spellStart"/>
            <w:r w:rsidR="008C37B6" w:rsidRPr="000221A1">
              <w:rPr>
                <w:sz w:val="24"/>
              </w:rPr>
              <w:t>Trello</w:t>
            </w:r>
            <w:proofErr w:type="spellEnd"/>
            <w:r w:rsidR="008C37B6" w:rsidRPr="000221A1">
              <w:rPr>
                <w:sz w:val="24"/>
              </w:rPr>
              <w:t xml:space="preserve"> acts as a </w:t>
            </w:r>
            <w:r w:rsidR="00B02AA6" w:rsidRPr="000221A1">
              <w:rPr>
                <w:sz w:val="24"/>
              </w:rPr>
              <w:t xml:space="preserve">scrum board and a </w:t>
            </w:r>
            <w:r w:rsidR="00BF4EBC" w:rsidRPr="000221A1">
              <w:rPr>
                <w:sz w:val="24"/>
              </w:rPr>
              <w:t>magnificent</w:t>
            </w:r>
            <w:r w:rsidR="008C37B6" w:rsidRPr="000221A1">
              <w:rPr>
                <w:sz w:val="24"/>
              </w:rPr>
              <w:t xml:space="preserve"> production breakdown plan for my </w:t>
            </w:r>
            <w:r w:rsidR="00BF4EBC" w:rsidRPr="000221A1">
              <w:rPr>
                <w:sz w:val="24"/>
              </w:rPr>
              <w:t xml:space="preserve">assigned and additional </w:t>
            </w:r>
            <w:r w:rsidR="008C37B6" w:rsidRPr="000221A1">
              <w:rPr>
                <w:sz w:val="24"/>
              </w:rPr>
              <w:t>deliverables</w:t>
            </w:r>
            <w:r w:rsidR="004F359E" w:rsidRPr="000221A1">
              <w:rPr>
                <w:sz w:val="24"/>
              </w:rPr>
              <w:t xml:space="preserve"> </w:t>
            </w:r>
            <w:r w:rsidR="004F359E" w:rsidRPr="000221A1">
              <w:rPr>
                <w:sz w:val="24"/>
              </w:rPr>
              <w:fldChar w:fldCharType="begin"/>
            </w:r>
            <w:r w:rsidR="004F359E" w:rsidRPr="000221A1">
              <w:rPr>
                <w:sz w:val="24"/>
              </w:rPr>
              <w:instrText xml:space="preserve"> ADDIN ZOTERO_ITEM CSL_CITATION {"citationID":"qUFllmzp","properties":{"formattedCitation":"(Cohn n.d.)","plainCitation":"(Cohn n.d.)"},"citationItems":[{"id":354,"uris":["http://zotero.org/users/2731839/items/J99JB6K6"],"uri":["http://zotero.org/users/2731839/items/J99JB6K6"],"itemData":{"id":354,"type":"webpage","title":"Scrum Methodology and Project Management","container-title":"Mountain Goat Software","abstract":"Scrum is an agile methodology for project management. Scrum and software development work together to create better results, faster. Learn more.","URL":"https://www.mountaingoatsoftware.com/agile/scrum","author":[{"family":"Cohn","given":"Mike"}],"accessed":{"date-parts":[["2016",11,28]]}}}],"schema":"https://github.com/citation-style-language/schema/raw/master/csl-citation.json"} </w:instrText>
            </w:r>
            <w:r w:rsidR="004F359E" w:rsidRPr="000221A1">
              <w:rPr>
                <w:sz w:val="24"/>
              </w:rPr>
              <w:fldChar w:fldCharType="separate"/>
            </w:r>
            <w:r w:rsidR="004F359E" w:rsidRPr="000221A1">
              <w:rPr>
                <w:noProof/>
                <w:sz w:val="24"/>
              </w:rPr>
              <w:t>(Cohn n.d.)</w:t>
            </w:r>
            <w:r w:rsidR="004F359E" w:rsidRPr="000221A1">
              <w:rPr>
                <w:sz w:val="24"/>
              </w:rPr>
              <w:fldChar w:fldCharType="end"/>
            </w:r>
            <w:r w:rsidR="00BA3FCA" w:rsidRPr="000221A1">
              <w:rPr>
                <w:sz w:val="24"/>
              </w:rPr>
              <w:t>. This enables us</w:t>
            </w:r>
            <w:r w:rsidR="008C37B6" w:rsidRPr="000221A1">
              <w:rPr>
                <w:sz w:val="24"/>
              </w:rPr>
              <w:t xml:space="preserve"> to see what </w:t>
            </w:r>
            <w:r w:rsidR="00B02AA6" w:rsidRPr="000221A1">
              <w:rPr>
                <w:sz w:val="24"/>
              </w:rPr>
              <w:t>tasks</w:t>
            </w:r>
            <w:r w:rsidR="00BA3FCA" w:rsidRPr="000221A1">
              <w:rPr>
                <w:sz w:val="24"/>
              </w:rPr>
              <w:t xml:space="preserve"> we</w:t>
            </w:r>
            <w:r w:rsidR="008C37B6" w:rsidRPr="000221A1">
              <w:rPr>
                <w:sz w:val="24"/>
              </w:rPr>
              <w:t xml:space="preserve"> ne</w:t>
            </w:r>
            <w:r w:rsidR="00BF4EBC" w:rsidRPr="000221A1">
              <w:rPr>
                <w:sz w:val="24"/>
              </w:rPr>
              <w:t xml:space="preserve">ed to </w:t>
            </w:r>
            <w:r w:rsidR="00B02AA6" w:rsidRPr="000221A1">
              <w:rPr>
                <w:sz w:val="24"/>
              </w:rPr>
              <w:t xml:space="preserve">complete and </w:t>
            </w:r>
            <w:r w:rsidR="00BF4EBC" w:rsidRPr="000221A1">
              <w:rPr>
                <w:sz w:val="24"/>
              </w:rPr>
              <w:t>contribute to the pro</w:t>
            </w:r>
            <w:r w:rsidR="00BA3FCA" w:rsidRPr="000221A1">
              <w:rPr>
                <w:sz w:val="24"/>
              </w:rPr>
              <w:t>ject, the deadline for our</w:t>
            </w:r>
            <w:r w:rsidR="00BF4EBC" w:rsidRPr="000221A1">
              <w:rPr>
                <w:sz w:val="24"/>
              </w:rPr>
              <w:t xml:space="preserve"> deliverable</w:t>
            </w:r>
            <w:r w:rsidR="00BA3FCA" w:rsidRPr="000221A1">
              <w:rPr>
                <w:sz w:val="24"/>
              </w:rPr>
              <w:t>s and the progress we</w:t>
            </w:r>
            <w:r w:rsidR="00D82989" w:rsidRPr="000221A1">
              <w:rPr>
                <w:sz w:val="24"/>
              </w:rPr>
              <w:t xml:space="preserve"> have made (</w:t>
            </w:r>
            <w:r w:rsidR="00BF4EBC" w:rsidRPr="000221A1">
              <w:rPr>
                <w:sz w:val="24"/>
              </w:rPr>
              <w:t>using the coloured labels)</w:t>
            </w:r>
            <w:r w:rsidR="00897B96">
              <w:rPr>
                <w:sz w:val="24"/>
              </w:rPr>
              <w:t xml:space="preserve"> [See Appendix A</w:t>
            </w:r>
            <w:r w:rsidR="00D82989" w:rsidRPr="000221A1">
              <w:rPr>
                <w:sz w:val="24"/>
              </w:rPr>
              <w:t>]</w:t>
            </w:r>
            <w:r w:rsidR="00BF4EBC" w:rsidRPr="000221A1">
              <w:rPr>
                <w:sz w:val="24"/>
              </w:rPr>
              <w:t>.</w:t>
            </w:r>
          </w:p>
        </w:tc>
      </w:tr>
    </w:tbl>
    <w:p w14:paraId="4215593C" w14:textId="77777777" w:rsidR="006322F5" w:rsidRDefault="006322F5" w:rsidP="00873C78">
      <w:pPr>
        <w:pStyle w:val="Heading3"/>
      </w:pPr>
    </w:p>
    <w:p w14:paraId="441F8D3F" w14:textId="19E31546" w:rsidR="00873C78" w:rsidRDefault="00134DF5" w:rsidP="00873C78">
      <w:pPr>
        <w:pStyle w:val="Heading3"/>
      </w:pPr>
      <w:r w:rsidRPr="00F82652">
        <w:t>Personal Contribution (Assigned Project Role</w:t>
      </w:r>
      <w:r w:rsidR="00873C78" w:rsidRPr="00F82652">
        <w:t>)</w:t>
      </w:r>
      <w:r w:rsidR="004C34DA" w:rsidRPr="00F82652">
        <w:t xml:space="preserve"> and Learning</w:t>
      </w:r>
    </w:p>
    <w:p w14:paraId="65B113CE" w14:textId="512171B5" w:rsidR="004C34DA" w:rsidRDefault="004C34DA" w:rsidP="004C34DA">
      <w:pPr>
        <w:pStyle w:val="Subtitle"/>
      </w:pPr>
    </w:p>
    <w:tbl>
      <w:tblPr>
        <w:tblStyle w:val="TableGrid"/>
        <w:tblW w:w="10695" w:type="dxa"/>
        <w:tblLook w:val="04A0" w:firstRow="1" w:lastRow="0" w:firstColumn="1" w:lastColumn="0" w:noHBand="0" w:noVBand="1"/>
      </w:tblPr>
      <w:tblGrid>
        <w:gridCol w:w="10695"/>
      </w:tblGrid>
      <w:tr w:rsidR="004C34DA" w14:paraId="38EE24E0" w14:textId="77777777" w:rsidTr="006322F5">
        <w:trPr>
          <w:trHeight w:val="2625"/>
        </w:trPr>
        <w:tc>
          <w:tcPr>
            <w:tcW w:w="10695" w:type="dxa"/>
          </w:tcPr>
          <w:p w14:paraId="48E9E5F3" w14:textId="59C95639" w:rsidR="004C05F6" w:rsidRPr="00F81788" w:rsidRDefault="004C05F6" w:rsidP="00BB2C75">
            <w:pPr>
              <w:rPr>
                <w:i/>
                <w:color w:val="D0CECE" w:themeColor="background2" w:themeShade="E6"/>
              </w:rPr>
            </w:pPr>
          </w:p>
          <w:p w14:paraId="71507AB2" w14:textId="377FF072" w:rsidR="001D323E" w:rsidRDefault="001D323E" w:rsidP="00F95E7E">
            <w:pPr>
              <w:pStyle w:val="Subtitle"/>
              <w:spacing w:line="276" w:lineRule="auto"/>
              <w:jc w:val="both"/>
              <w:rPr>
                <w:sz w:val="24"/>
              </w:rPr>
            </w:pPr>
            <w:r>
              <w:rPr>
                <w:sz w:val="24"/>
              </w:rPr>
              <w:t>[See Appendix C]</w:t>
            </w:r>
          </w:p>
          <w:p w14:paraId="37EA7743" w14:textId="35B53B69" w:rsidR="00DE56B7" w:rsidRPr="006000C0" w:rsidRDefault="00DE56B7" w:rsidP="00F95E7E">
            <w:pPr>
              <w:pStyle w:val="Subtitle"/>
              <w:spacing w:line="276" w:lineRule="auto"/>
              <w:jc w:val="both"/>
            </w:pPr>
            <w:r w:rsidRPr="000221A1">
              <w:rPr>
                <w:sz w:val="24"/>
              </w:rPr>
              <w:t xml:space="preserve">My </w:t>
            </w:r>
            <w:r w:rsidR="00091718" w:rsidRPr="000221A1">
              <w:rPr>
                <w:sz w:val="24"/>
              </w:rPr>
              <w:t>allocated</w:t>
            </w:r>
            <w:r w:rsidRPr="000221A1">
              <w:rPr>
                <w:sz w:val="24"/>
              </w:rPr>
              <w:t xml:space="preserve"> role is</w:t>
            </w:r>
            <w:r w:rsidR="00882A61" w:rsidRPr="000221A1">
              <w:rPr>
                <w:sz w:val="24"/>
              </w:rPr>
              <w:t xml:space="preserve"> the Mobile Application Lead Developer</w:t>
            </w:r>
            <w:r w:rsidRPr="000221A1">
              <w:rPr>
                <w:sz w:val="24"/>
              </w:rPr>
              <w:t xml:space="preserve">, </w:t>
            </w:r>
            <w:r w:rsidR="00C724F3" w:rsidRPr="000221A1">
              <w:rPr>
                <w:sz w:val="24"/>
              </w:rPr>
              <w:t>denoting that</w:t>
            </w:r>
            <w:r w:rsidRPr="000221A1">
              <w:rPr>
                <w:sz w:val="24"/>
              </w:rPr>
              <w:t xml:space="preserve"> I need to provide a </w:t>
            </w:r>
            <w:r w:rsidR="00C724F3" w:rsidRPr="000221A1">
              <w:rPr>
                <w:sz w:val="24"/>
              </w:rPr>
              <w:t>functioning</w:t>
            </w:r>
            <w:r w:rsidRPr="000221A1">
              <w:rPr>
                <w:sz w:val="24"/>
              </w:rPr>
              <w:t xml:space="preserve"> mobile app that</w:t>
            </w:r>
            <w:r w:rsidR="008F151E" w:rsidRPr="000221A1">
              <w:rPr>
                <w:sz w:val="24"/>
              </w:rPr>
              <w:t xml:space="preserve"> requires users to</w:t>
            </w:r>
            <w:r w:rsidRPr="000221A1">
              <w:rPr>
                <w:sz w:val="24"/>
              </w:rPr>
              <w:t xml:space="preserve"> sign-in</w:t>
            </w:r>
            <w:r w:rsidR="008F151E" w:rsidRPr="000221A1">
              <w:rPr>
                <w:sz w:val="24"/>
              </w:rPr>
              <w:t xml:space="preserve"> </w:t>
            </w:r>
            <w:r w:rsidR="003F129C" w:rsidRPr="000221A1">
              <w:rPr>
                <w:sz w:val="24"/>
              </w:rPr>
              <w:t xml:space="preserve">in order </w:t>
            </w:r>
            <w:r w:rsidR="008F151E" w:rsidRPr="000221A1">
              <w:rPr>
                <w:sz w:val="24"/>
              </w:rPr>
              <w:t>to access content</w:t>
            </w:r>
            <w:r w:rsidRPr="000221A1">
              <w:rPr>
                <w:sz w:val="24"/>
              </w:rPr>
              <w:t>, log-out, and reset their password if needs be</w:t>
            </w:r>
            <w:r w:rsidR="00882A61" w:rsidRPr="000221A1">
              <w:rPr>
                <w:sz w:val="24"/>
              </w:rPr>
              <w:t xml:space="preserve">. </w:t>
            </w:r>
            <w:r w:rsidR="00BA3FCA" w:rsidRPr="000221A1">
              <w:rPr>
                <w:sz w:val="24"/>
              </w:rPr>
              <w:t>C</w:t>
            </w:r>
            <w:r w:rsidR="00091718" w:rsidRPr="000221A1">
              <w:rPr>
                <w:sz w:val="24"/>
              </w:rPr>
              <w:t>ho</w:t>
            </w:r>
            <w:r w:rsidR="00BA3FCA" w:rsidRPr="000221A1">
              <w:rPr>
                <w:sz w:val="24"/>
              </w:rPr>
              <w:t>osing</w:t>
            </w:r>
            <w:r w:rsidR="00091718" w:rsidRPr="000221A1">
              <w:rPr>
                <w:sz w:val="24"/>
              </w:rPr>
              <w:t xml:space="preserve"> to sketch out </w:t>
            </w:r>
            <w:r w:rsidR="008F151E" w:rsidRPr="000221A1">
              <w:rPr>
                <w:sz w:val="24"/>
              </w:rPr>
              <w:t xml:space="preserve">the design of the </w:t>
            </w:r>
            <w:r w:rsidR="00BA3FCA" w:rsidRPr="000221A1">
              <w:rPr>
                <w:sz w:val="24"/>
              </w:rPr>
              <w:t xml:space="preserve">app before coding the </w:t>
            </w:r>
            <w:r w:rsidR="00F95E7E" w:rsidRPr="000221A1">
              <w:rPr>
                <w:sz w:val="24"/>
              </w:rPr>
              <w:t>application</w:t>
            </w:r>
            <w:r w:rsidR="00BA3FCA" w:rsidRPr="000221A1">
              <w:rPr>
                <w:sz w:val="24"/>
              </w:rPr>
              <w:t xml:space="preserve"> permitted the team </w:t>
            </w:r>
            <w:r w:rsidR="00F95E7E" w:rsidRPr="000221A1">
              <w:rPr>
                <w:sz w:val="24"/>
              </w:rPr>
              <w:t xml:space="preserve">to supply input and feedback. </w:t>
            </w:r>
            <w:r w:rsidR="00BA3FCA" w:rsidRPr="000221A1">
              <w:rPr>
                <w:sz w:val="24"/>
              </w:rPr>
              <w:t>Later</w:t>
            </w:r>
            <w:r w:rsidR="008F151E" w:rsidRPr="000221A1">
              <w:rPr>
                <w:sz w:val="24"/>
              </w:rPr>
              <w:t xml:space="preserve"> link</w:t>
            </w:r>
            <w:r w:rsidR="00BA3FCA" w:rsidRPr="000221A1">
              <w:rPr>
                <w:sz w:val="24"/>
              </w:rPr>
              <w:t>ing</w:t>
            </w:r>
            <w:r w:rsidR="008F151E" w:rsidRPr="000221A1">
              <w:rPr>
                <w:sz w:val="24"/>
              </w:rPr>
              <w:t xml:space="preserve"> them together in Experience Design</w:t>
            </w:r>
            <w:r w:rsidR="00BA3FCA" w:rsidRPr="000221A1">
              <w:rPr>
                <w:sz w:val="24"/>
              </w:rPr>
              <w:t xml:space="preserve"> to feel how the app would function</w:t>
            </w:r>
            <w:r w:rsidR="008F151E" w:rsidRPr="000221A1">
              <w:rPr>
                <w:sz w:val="24"/>
              </w:rPr>
              <w:t>.</w:t>
            </w:r>
            <w:r w:rsidR="00882A61" w:rsidRPr="000221A1">
              <w:rPr>
                <w:sz w:val="24"/>
              </w:rPr>
              <w:t xml:space="preserve"> </w:t>
            </w:r>
            <w:r w:rsidR="008F151E" w:rsidRPr="000221A1">
              <w:rPr>
                <w:sz w:val="24"/>
              </w:rPr>
              <w:t>My personal goal is to design</w:t>
            </w:r>
            <w:r w:rsidR="00882A61" w:rsidRPr="000221A1">
              <w:rPr>
                <w:sz w:val="24"/>
              </w:rPr>
              <w:t>,</w:t>
            </w:r>
            <w:r w:rsidR="008F151E" w:rsidRPr="000221A1">
              <w:rPr>
                <w:sz w:val="24"/>
              </w:rPr>
              <w:t xml:space="preserve"> and</w:t>
            </w:r>
            <w:r w:rsidR="00882A61" w:rsidRPr="000221A1">
              <w:rPr>
                <w:sz w:val="24"/>
              </w:rPr>
              <w:t xml:space="preserve"> </w:t>
            </w:r>
            <w:r w:rsidR="008F151E" w:rsidRPr="000221A1">
              <w:rPr>
                <w:sz w:val="24"/>
              </w:rPr>
              <w:t>produce</w:t>
            </w:r>
            <w:r w:rsidR="00882A61" w:rsidRPr="000221A1">
              <w:rPr>
                <w:sz w:val="24"/>
              </w:rPr>
              <w:t xml:space="preserve"> a simple and easy-to-use mobile application</w:t>
            </w:r>
            <w:r w:rsidR="00B44F28" w:rsidRPr="000221A1">
              <w:rPr>
                <w:sz w:val="24"/>
              </w:rPr>
              <w:t xml:space="preserve"> </w:t>
            </w:r>
            <w:r w:rsidR="00B44F28" w:rsidRPr="000221A1">
              <w:rPr>
                <w:sz w:val="24"/>
              </w:rPr>
              <w:fldChar w:fldCharType="begin"/>
            </w:r>
            <w:r w:rsidR="00B44F28" w:rsidRPr="000221A1">
              <w:rPr>
                <w:sz w:val="24"/>
              </w:rPr>
              <w:instrText xml:space="preserve"> ADDIN ZOTERO_ITEM CSL_CITATION {"citationID":"zckIRxPH","properties":{"formattedCitation":"(Even 2016)","plainCitation":"(Even 2016)"},"citationItems":[{"id":368,"uris":["http://zotero.org/users/2731839/items/M7XGJW5W"],"uri":["http://zotero.org/users/2731839/items/M7XGJW5W"],"itemData":{"id":368,"type":"webpage","title":"Mobile app UX design: What strategies work and why","container-title":"The Next Web","abstract":"Your app’s success is contingent on a combination of factors, but I feel as you probably do as well, that the overall mobile user experience (UX) tops them all. The apps that stand out in the market are those that deliver great UX. Now, there are a countless number of elements that when applied in …","URL":"http://thenextweb.com/dd/2016/03/24/mobile-app-ux-design-strategies-work/","shortTitle":"Mobile app UX design","author":[{"family":"Even","given":"Alon"}],"issued":{"date-parts":[["2016",3,24]]},"accessed":{"date-parts":[["2016",11,28]]}}}],"schema":"https://github.com/citation-style-language/schema/raw/master/csl-citation.json"} </w:instrText>
            </w:r>
            <w:r w:rsidR="00B44F28" w:rsidRPr="000221A1">
              <w:rPr>
                <w:sz w:val="24"/>
              </w:rPr>
              <w:fldChar w:fldCharType="separate"/>
            </w:r>
            <w:r w:rsidR="00B44F28" w:rsidRPr="000221A1">
              <w:rPr>
                <w:noProof/>
                <w:sz w:val="24"/>
              </w:rPr>
              <w:t>(Even 2016)</w:t>
            </w:r>
            <w:r w:rsidR="00B44F28" w:rsidRPr="000221A1">
              <w:rPr>
                <w:sz w:val="24"/>
              </w:rPr>
              <w:fldChar w:fldCharType="end"/>
            </w:r>
            <w:r w:rsidR="00882A61" w:rsidRPr="000221A1">
              <w:rPr>
                <w:sz w:val="24"/>
              </w:rPr>
              <w:t xml:space="preserve"> </w:t>
            </w:r>
            <w:r w:rsidR="008F151E" w:rsidRPr="000221A1">
              <w:rPr>
                <w:sz w:val="24"/>
              </w:rPr>
              <w:t>that</w:t>
            </w:r>
            <w:r w:rsidR="00282C2D" w:rsidRPr="000221A1">
              <w:rPr>
                <w:sz w:val="24"/>
              </w:rPr>
              <w:t>,</w:t>
            </w:r>
            <w:r w:rsidR="008F151E" w:rsidRPr="000221A1">
              <w:rPr>
                <w:sz w:val="24"/>
              </w:rPr>
              <w:t xml:space="preserve"> in addition to the essential</w:t>
            </w:r>
            <w:r w:rsidR="00A838F9" w:rsidRPr="000221A1">
              <w:rPr>
                <w:sz w:val="24"/>
              </w:rPr>
              <w:t xml:space="preserve"> .</w:t>
            </w:r>
            <w:proofErr w:type="spellStart"/>
            <w:r w:rsidR="00A838F9" w:rsidRPr="000221A1">
              <w:rPr>
                <w:sz w:val="24"/>
              </w:rPr>
              <w:t>sql</w:t>
            </w:r>
            <w:proofErr w:type="spellEnd"/>
            <w:r w:rsidR="00A838F9" w:rsidRPr="000221A1">
              <w:rPr>
                <w:sz w:val="24"/>
              </w:rPr>
              <w:t>,</w:t>
            </w:r>
            <w:r w:rsidR="008F151E" w:rsidRPr="000221A1">
              <w:rPr>
                <w:sz w:val="24"/>
              </w:rPr>
              <w:t xml:space="preserve"> </w:t>
            </w:r>
            <w:r w:rsidR="00282C2D" w:rsidRPr="000221A1">
              <w:rPr>
                <w:sz w:val="24"/>
              </w:rPr>
              <w:t>.</w:t>
            </w:r>
            <w:proofErr w:type="spellStart"/>
            <w:r w:rsidR="00282C2D" w:rsidRPr="000221A1">
              <w:rPr>
                <w:sz w:val="24"/>
              </w:rPr>
              <w:t>php</w:t>
            </w:r>
            <w:proofErr w:type="spellEnd"/>
            <w:r w:rsidR="00A838F9" w:rsidRPr="000221A1">
              <w:rPr>
                <w:sz w:val="24"/>
              </w:rPr>
              <w:t xml:space="preserve"> and .html</w:t>
            </w:r>
            <w:r w:rsidR="00282C2D" w:rsidRPr="000221A1">
              <w:rPr>
                <w:sz w:val="24"/>
              </w:rPr>
              <w:t xml:space="preserve"> </w:t>
            </w:r>
            <w:r w:rsidR="008F151E" w:rsidRPr="000221A1">
              <w:rPr>
                <w:sz w:val="24"/>
              </w:rPr>
              <w:t>code</w:t>
            </w:r>
            <w:r w:rsidR="001D323E">
              <w:rPr>
                <w:sz w:val="24"/>
              </w:rPr>
              <w:t xml:space="preserve"> [see Appendix B</w:t>
            </w:r>
            <w:r w:rsidR="00EA07C9" w:rsidRPr="000221A1">
              <w:rPr>
                <w:sz w:val="24"/>
              </w:rPr>
              <w:t>]</w:t>
            </w:r>
            <w:r w:rsidR="00282C2D" w:rsidRPr="000221A1">
              <w:rPr>
                <w:sz w:val="24"/>
              </w:rPr>
              <w:t>,</w:t>
            </w:r>
            <w:r w:rsidR="008F151E" w:rsidRPr="000221A1">
              <w:rPr>
                <w:sz w:val="24"/>
              </w:rPr>
              <w:t xml:space="preserve"> </w:t>
            </w:r>
            <w:r w:rsidR="00282C2D" w:rsidRPr="000221A1">
              <w:rPr>
                <w:sz w:val="24"/>
              </w:rPr>
              <w:t xml:space="preserve">includes a social sign-in button, </w:t>
            </w:r>
            <w:r w:rsidR="00A6182A" w:rsidRPr="000221A1">
              <w:rPr>
                <w:sz w:val="24"/>
              </w:rPr>
              <w:t>side-menu, the live element video</w:t>
            </w:r>
            <w:r w:rsidR="003F129C" w:rsidRPr="000221A1">
              <w:rPr>
                <w:sz w:val="24"/>
              </w:rPr>
              <w:t xml:space="preserve"> code to broadcast</w:t>
            </w:r>
            <w:r w:rsidR="0011007A" w:rsidRPr="000221A1">
              <w:rPr>
                <w:sz w:val="24"/>
              </w:rPr>
              <w:t>, and the pilot episode of KILLER</w:t>
            </w:r>
            <w:r w:rsidR="00882A61" w:rsidRPr="000221A1">
              <w:rPr>
                <w:sz w:val="24"/>
              </w:rPr>
              <w:t>.</w:t>
            </w:r>
            <w:r w:rsidR="009847B6" w:rsidRPr="000221A1">
              <w:rPr>
                <w:sz w:val="24"/>
              </w:rPr>
              <w:t xml:space="preserve"> </w:t>
            </w:r>
            <w:r w:rsidR="00091718" w:rsidRPr="000221A1">
              <w:rPr>
                <w:sz w:val="24"/>
              </w:rPr>
              <w:t>Building</w:t>
            </w:r>
            <w:r w:rsidR="009847B6" w:rsidRPr="000221A1">
              <w:rPr>
                <w:sz w:val="24"/>
              </w:rPr>
              <w:t xml:space="preserve"> a mobile app is a lot more </w:t>
            </w:r>
            <w:r w:rsidR="00091718" w:rsidRPr="000221A1">
              <w:rPr>
                <w:sz w:val="24"/>
              </w:rPr>
              <w:t>convoluted</w:t>
            </w:r>
            <w:r w:rsidR="00F95E7E" w:rsidRPr="000221A1">
              <w:rPr>
                <w:sz w:val="24"/>
              </w:rPr>
              <w:t xml:space="preserve"> than the initial </w:t>
            </w:r>
            <w:r w:rsidR="009847B6" w:rsidRPr="000221A1">
              <w:rPr>
                <w:sz w:val="24"/>
              </w:rPr>
              <w:t xml:space="preserve">thought </w:t>
            </w:r>
            <w:r w:rsidR="00F95E7E" w:rsidRPr="000221A1">
              <w:rPr>
                <w:sz w:val="24"/>
              </w:rPr>
              <w:t>process</w:t>
            </w:r>
            <w:r w:rsidR="00091718" w:rsidRPr="000221A1">
              <w:rPr>
                <w:sz w:val="24"/>
              </w:rPr>
              <w:t>,</w:t>
            </w:r>
            <w:r w:rsidR="003F129C" w:rsidRPr="000221A1">
              <w:rPr>
                <w:sz w:val="24"/>
              </w:rPr>
              <w:t xml:space="preserve"> </w:t>
            </w:r>
            <w:r w:rsidR="00F95E7E" w:rsidRPr="000221A1">
              <w:rPr>
                <w:sz w:val="24"/>
              </w:rPr>
              <w:t xml:space="preserve">producing the assets for the app can be time consuming. </w:t>
            </w:r>
            <w:r w:rsidR="009847B6" w:rsidRPr="000221A1">
              <w:rPr>
                <w:sz w:val="24"/>
              </w:rPr>
              <w:t>These assets include the app icon, the photographs</w:t>
            </w:r>
            <w:r w:rsidR="00F95E7E" w:rsidRPr="000221A1">
              <w:rPr>
                <w:sz w:val="24"/>
              </w:rPr>
              <w:t xml:space="preserve">, the </w:t>
            </w:r>
            <w:r w:rsidR="009847B6" w:rsidRPr="000221A1">
              <w:rPr>
                <w:sz w:val="24"/>
              </w:rPr>
              <w:t>design of buttons</w:t>
            </w:r>
            <w:r w:rsidR="00F95E7E" w:rsidRPr="000221A1">
              <w:rPr>
                <w:sz w:val="24"/>
              </w:rPr>
              <w:t>,</w:t>
            </w:r>
            <w:r w:rsidR="009847B6" w:rsidRPr="000221A1">
              <w:rPr>
                <w:sz w:val="24"/>
              </w:rPr>
              <w:t xml:space="preserve"> and input forms</w:t>
            </w:r>
            <w:r w:rsidR="00A17B4F" w:rsidRPr="000221A1">
              <w:rPr>
                <w:sz w:val="24"/>
              </w:rPr>
              <w:t>. One of the most problematic</w:t>
            </w:r>
            <w:r w:rsidR="00F95E7E" w:rsidRPr="000221A1">
              <w:rPr>
                <w:sz w:val="24"/>
              </w:rPr>
              <w:t xml:space="preserve"> challenges tackled</w:t>
            </w:r>
            <w:r w:rsidR="00A17B4F" w:rsidRPr="000221A1">
              <w:rPr>
                <w:sz w:val="24"/>
              </w:rPr>
              <w:t xml:space="preserve"> so far is attempting to comprehend the framework of ionic. The</w:t>
            </w:r>
            <w:r w:rsidR="00D30399" w:rsidRPr="000221A1">
              <w:rPr>
                <w:sz w:val="24"/>
              </w:rPr>
              <w:t xml:space="preserve"> </w:t>
            </w:r>
            <w:r w:rsidR="00A17B4F" w:rsidRPr="000221A1">
              <w:rPr>
                <w:sz w:val="24"/>
              </w:rPr>
              <w:t xml:space="preserve">ionic framework does not authorise the manual changes of a </w:t>
            </w:r>
            <w:r w:rsidR="00C724F3" w:rsidRPr="000221A1">
              <w:rPr>
                <w:sz w:val="24"/>
              </w:rPr>
              <w:t>.</w:t>
            </w:r>
            <w:proofErr w:type="spellStart"/>
            <w:r w:rsidR="00A17B4F" w:rsidRPr="000221A1">
              <w:rPr>
                <w:sz w:val="24"/>
              </w:rPr>
              <w:t>css</w:t>
            </w:r>
            <w:proofErr w:type="spellEnd"/>
            <w:r w:rsidR="00A17B4F" w:rsidRPr="000221A1">
              <w:rPr>
                <w:sz w:val="24"/>
              </w:rPr>
              <w:t xml:space="preserve"> </w:t>
            </w:r>
            <w:proofErr w:type="spellStart"/>
            <w:r w:rsidR="00A17B4F" w:rsidRPr="000221A1">
              <w:rPr>
                <w:sz w:val="24"/>
              </w:rPr>
              <w:t>stylesheet</w:t>
            </w:r>
            <w:proofErr w:type="spellEnd"/>
            <w:r w:rsidR="00A17B4F" w:rsidRPr="000221A1">
              <w:rPr>
                <w:sz w:val="24"/>
              </w:rPr>
              <w:t xml:space="preserve">, </w:t>
            </w:r>
            <w:r w:rsidR="00F95E7E" w:rsidRPr="000221A1">
              <w:rPr>
                <w:sz w:val="24"/>
              </w:rPr>
              <w:t>forcing the</w:t>
            </w:r>
            <w:r w:rsidR="00A17B4F" w:rsidRPr="000221A1">
              <w:rPr>
                <w:sz w:val="24"/>
              </w:rPr>
              <w:t xml:space="preserve"> use </w:t>
            </w:r>
            <w:r w:rsidR="00F95E7E" w:rsidRPr="000221A1">
              <w:rPr>
                <w:sz w:val="24"/>
              </w:rPr>
              <w:t xml:space="preserve">of </w:t>
            </w:r>
            <w:r w:rsidR="00A17B4F" w:rsidRPr="000221A1">
              <w:rPr>
                <w:sz w:val="24"/>
              </w:rPr>
              <w:t xml:space="preserve">in-line styling in the .html code, and creating </w:t>
            </w:r>
            <w:r w:rsidR="00F95E7E" w:rsidRPr="000221A1">
              <w:rPr>
                <w:sz w:val="24"/>
              </w:rPr>
              <w:t>a</w:t>
            </w:r>
            <w:r w:rsidR="00C724F3" w:rsidRPr="000221A1">
              <w:rPr>
                <w:sz w:val="24"/>
              </w:rPr>
              <w:t xml:space="preserve"> .</w:t>
            </w:r>
            <w:proofErr w:type="spellStart"/>
            <w:r w:rsidR="00A17B4F" w:rsidRPr="000221A1">
              <w:rPr>
                <w:sz w:val="24"/>
              </w:rPr>
              <w:t>css</w:t>
            </w:r>
            <w:proofErr w:type="spellEnd"/>
            <w:r w:rsidR="00A17B4F" w:rsidRPr="000221A1">
              <w:rPr>
                <w:sz w:val="24"/>
              </w:rPr>
              <w:t xml:space="preserve"> </w:t>
            </w:r>
            <w:proofErr w:type="spellStart"/>
            <w:r w:rsidR="00A17B4F" w:rsidRPr="000221A1">
              <w:rPr>
                <w:sz w:val="24"/>
              </w:rPr>
              <w:t>stylesheet</w:t>
            </w:r>
            <w:proofErr w:type="spellEnd"/>
            <w:r w:rsidR="00A17B4F" w:rsidRPr="000221A1">
              <w:rPr>
                <w:sz w:val="24"/>
              </w:rPr>
              <w:t xml:space="preserve"> at the beginning of the document.</w:t>
            </w:r>
          </w:p>
        </w:tc>
      </w:tr>
    </w:tbl>
    <w:p w14:paraId="46A34994" w14:textId="77777777" w:rsidR="00873C78" w:rsidRDefault="00873C78" w:rsidP="005A3A53">
      <w:pPr>
        <w:rPr>
          <w:rStyle w:val="SubtleEmphasis"/>
        </w:rPr>
      </w:pPr>
    </w:p>
    <w:p w14:paraId="3C096DAF" w14:textId="480D28AA" w:rsidR="004C34DA" w:rsidRDefault="00873C78" w:rsidP="006322F5">
      <w:pPr>
        <w:pStyle w:val="Heading3"/>
      </w:pPr>
      <w:r w:rsidRPr="0034054A">
        <w:t>Personal Contribution (Transmedia Artefact)</w:t>
      </w:r>
    </w:p>
    <w:p w14:paraId="3BDDE1BE" w14:textId="77777777" w:rsidR="006322F5" w:rsidRPr="006322F5" w:rsidRDefault="006322F5" w:rsidP="006322F5"/>
    <w:tbl>
      <w:tblPr>
        <w:tblStyle w:val="TableGrid"/>
        <w:tblW w:w="10695" w:type="dxa"/>
        <w:tblLook w:val="04A0" w:firstRow="1" w:lastRow="0" w:firstColumn="1" w:lastColumn="0" w:noHBand="0" w:noVBand="1"/>
      </w:tblPr>
      <w:tblGrid>
        <w:gridCol w:w="10695"/>
      </w:tblGrid>
      <w:tr w:rsidR="004C34DA" w14:paraId="19787F7B" w14:textId="77777777" w:rsidTr="006000C0">
        <w:trPr>
          <w:trHeight w:val="744"/>
        </w:trPr>
        <w:tc>
          <w:tcPr>
            <w:tcW w:w="10695" w:type="dxa"/>
          </w:tcPr>
          <w:p w14:paraId="50C196E8" w14:textId="68FC07E0" w:rsidR="004C34DA" w:rsidRPr="00F81788" w:rsidRDefault="004C34DA" w:rsidP="00BB2C75">
            <w:pPr>
              <w:rPr>
                <w:i/>
                <w:color w:val="D0CECE" w:themeColor="background2" w:themeShade="E6"/>
              </w:rPr>
            </w:pPr>
          </w:p>
          <w:p w14:paraId="16AAB3EA" w14:textId="2DC4C89A" w:rsidR="001D323E" w:rsidRDefault="001D323E" w:rsidP="00F95E7E">
            <w:pPr>
              <w:pStyle w:val="Subtitle"/>
              <w:spacing w:line="276" w:lineRule="auto"/>
              <w:rPr>
                <w:sz w:val="24"/>
              </w:rPr>
            </w:pPr>
            <w:r>
              <w:rPr>
                <w:sz w:val="24"/>
              </w:rPr>
              <w:t>[See Appendix C]</w:t>
            </w:r>
          </w:p>
          <w:p w14:paraId="726AF751" w14:textId="3806DCDB" w:rsidR="0034054A" w:rsidRPr="000221A1" w:rsidRDefault="00F95E7E" w:rsidP="00F95E7E">
            <w:pPr>
              <w:pStyle w:val="Subtitle"/>
              <w:spacing w:line="276" w:lineRule="auto"/>
              <w:rPr>
                <w:sz w:val="24"/>
                <w:vertAlign w:val="subscript"/>
              </w:rPr>
            </w:pPr>
            <w:r w:rsidRPr="000221A1">
              <w:rPr>
                <w:sz w:val="24"/>
              </w:rPr>
              <w:t>The creation of assets or deliverables cannot begin without</w:t>
            </w:r>
            <w:r w:rsidR="00682613" w:rsidRPr="000221A1">
              <w:rPr>
                <w:sz w:val="24"/>
              </w:rPr>
              <w:t xml:space="preserve"> </w:t>
            </w:r>
            <w:r w:rsidRPr="000221A1">
              <w:rPr>
                <w:sz w:val="24"/>
              </w:rPr>
              <w:t xml:space="preserve">a </w:t>
            </w:r>
            <w:r w:rsidR="00682613" w:rsidRPr="000221A1">
              <w:rPr>
                <w:sz w:val="24"/>
              </w:rPr>
              <w:t xml:space="preserve">mass amount of </w:t>
            </w:r>
            <w:r w:rsidRPr="000221A1">
              <w:rPr>
                <w:sz w:val="24"/>
              </w:rPr>
              <w:t xml:space="preserve">completed </w:t>
            </w:r>
            <w:r w:rsidR="00682613" w:rsidRPr="000221A1">
              <w:rPr>
                <w:sz w:val="24"/>
              </w:rPr>
              <w:t xml:space="preserve">research </w:t>
            </w:r>
            <w:r w:rsidR="00F8640A" w:rsidRPr="000221A1">
              <w:rPr>
                <w:sz w:val="24"/>
              </w:rPr>
              <w:t xml:space="preserve">in order to generate the </w:t>
            </w:r>
            <w:r w:rsidR="00682613" w:rsidRPr="000221A1">
              <w:rPr>
                <w:sz w:val="24"/>
              </w:rPr>
              <w:t>most accurate</w:t>
            </w:r>
            <w:r w:rsidR="00F8640A" w:rsidRPr="000221A1">
              <w:rPr>
                <w:sz w:val="24"/>
              </w:rPr>
              <w:t xml:space="preserve"> results </w:t>
            </w:r>
            <w:r w:rsidR="00682613" w:rsidRPr="000221A1">
              <w:rPr>
                <w:sz w:val="24"/>
              </w:rPr>
              <w:t>we</w:t>
            </w:r>
            <w:r w:rsidR="00F8640A" w:rsidRPr="000221A1">
              <w:rPr>
                <w:sz w:val="24"/>
              </w:rPr>
              <w:t xml:space="preserve"> intend to </w:t>
            </w:r>
            <w:r w:rsidR="00105036" w:rsidRPr="000221A1">
              <w:rPr>
                <w:sz w:val="24"/>
              </w:rPr>
              <w:t>obtain.</w:t>
            </w:r>
            <w:r w:rsidR="00F8640A" w:rsidRPr="000221A1">
              <w:rPr>
                <w:sz w:val="24"/>
              </w:rPr>
              <w:t xml:space="preserve"> When </w:t>
            </w:r>
            <w:r w:rsidR="00682613" w:rsidRPr="000221A1">
              <w:rPr>
                <w:sz w:val="24"/>
              </w:rPr>
              <w:t>executing p</w:t>
            </w:r>
            <w:r w:rsidRPr="000221A1">
              <w:rPr>
                <w:sz w:val="24"/>
              </w:rPr>
              <w:t>rimary and secondary research, we</w:t>
            </w:r>
            <w:r w:rsidR="00682613" w:rsidRPr="000221A1">
              <w:rPr>
                <w:sz w:val="24"/>
              </w:rPr>
              <w:t xml:space="preserve"> had to consider: demographics; genre; design; </w:t>
            </w:r>
            <w:r w:rsidR="008C5662" w:rsidRPr="000221A1">
              <w:rPr>
                <w:sz w:val="24"/>
              </w:rPr>
              <w:t>money, and timing</w:t>
            </w:r>
            <w:r w:rsidR="009678C8" w:rsidRPr="000221A1">
              <w:rPr>
                <w:sz w:val="24"/>
              </w:rPr>
              <w:t xml:space="preserve"> before reaching any decisions</w:t>
            </w:r>
            <w:r w:rsidR="009A285B" w:rsidRPr="000221A1">
              <w:rPr>
                <w:sz w:val="24"/>
              </w:rPr>
              <w:t>; this comprises all the supp</w:t>
            </w:r>
            <w:r w:rsidRPr="000221A1">
              <w:rPr>
                <w:sz w:val="24"/>
              </w:rPr>
              <w:t>lementary transmedia artefacts we</w:t>
            </w:r>
            <w:r w:rsidR="009A285B" w:rsidRPr="000221A1">
              <w:rPr>
                <w:sz w:val="24"/>
              </w:rPr>
              <w:t xml:space="preserve"> </w:t>
            </w:r>
            <w:r w:rsidR="00C20FD5" w:rsidRPr="000221A1">
              <w:rPr>
                <w:sz w:val="24"/>
              </w:rPr>
              <w:t>construct</w:t>
            </w:r>
            <w:r w:rsidR="009A285B" w:rsidRPr="000221A1">
              <w:rPr>
                <w:sz w:val="24"/>
              </w:rPr>
              <w:t>. The interact</w:t>
            </w:r>
            <w:r w:rsidR="00C20FD5" w:rsidRPr="000221A1">
              <w:rPr>
                <w:sz w:val="24"/>
              </w:rPr>
              <w:t>ive features in our project are</w:t>
            </w:r>
            <w:r w:rsidR="009A285B" w:rsidRPr="000221A1">
              <w:rPr>
                <w:sz w:val="24"/>
              </w:rPr>
              <w:t xml:space="preserve"> fashioned in order to generate a better multimodal online presence; many successful films, and series such as The Walking Dead and The Matrix developed a media franchise this way</w:t>
            </w:r>
            <w:r w:rsidR="002D4825" w:rsidRPr="000221A1">
              <w:rPr>
                <w:sz w:val="24"/>
              </w:rPr>
              <w:t xml:space="preserve"> </w:t>
            </w:r>
            <w:r w:rsidR="002D4825" w:rsidRPr="000221A1">
              <w:rPr>
                <w:sz w:val="24"/>
              </w:rPr>
              <w:fldChar w:fldCharType="begin"/>
            </w:r>
            <w:r w:rsidR="002D4825" w:rsidRPr="000221A1">
              <w:rPr>
                <w:sz w:val="24"/>
              </w:rPr>
              <w:instrText xml:space="preserve"> ADDIN ZOTERO_ITEM CSL_CITATION {"citationID":"fePZYZW0","properties":{"formattedCitation":"(Bain et al. n.d.)","plainCitation":"(Bain et al. n.d.)"},"citationItems":[{"id":372,"uris":["http://zotero.org/users/2731839/items/N6ZRUQJK"],"uri":["http://zotero.org/users/2731839/items/N6ZRUQJK"],"itemData":{"id":372,"type":"webpage","title":"The Matrix and Avatar","container-title":"Transmedia and Crossmedia Convergence in a Connected World","abstract":"AN INTRODUCTION The Matrix is a science fiction action film that was initially created by Larry and Andy Wachowski in 1999. The narrative starts with the actor Keanu Reves, a man who’s living two...","URL":"http://convergenceishere.weebly.com/the-matrix-and-avatar.html","author":[{"family":"Bain","given":"Kathleen"},{"family":"Jensen","given":"Kim"},{"family":"Sangruengkit","given":"Pavita"},{"family":"Silman","given":"Ezra"},{"family":"Zi","given":"Chris"}],"accessed":{"date-parts":[["2016",11,28]]}}}],"schema":"https://github.com/citation-style-language/schema/raw/master/csl-citation.json"} </w:instrText>
            </w:r>
            <w:r w:rsidR="002D4825" w:rsidRPr="000221A1">
              <w:rPr>
                <w:sz w:val="24"/>
              </w:rPr>
              <w:fldChar w:fldCharType="separate"/>
            </w:r>
            <w:r w:rsidR="002D4825" w:rsidRPr="000221A1">
              <w:rPr>
                <w:noProof/>
                <w:sz w:val="24"/>
              </w:rPr>
              <w:t>(Bain et al. n.d.)</w:t>
            </w:r>
            <w:r w:rsidR="002D4825" w:rsidRPr="000221A1">
              <w:rPr>
                <w:sz w:val="24"/>
              </w:rPr>
              <w:fldChar w:fldCharType="end"/>
            </w:r>
            <w:r w:rsidR="009A285B" w:rsidRPr="000221A1">
              <w:rPr>
                <w:sz w:val="24"/>
              </w:rPr>
              <w:t>.</w:t>
            </w:r>
            <w:r w:rsidR="000F5D9C" w:rsidRPr="000221A1">
              <w:rPr>
                <w:sz w:val="24"/>
              </w:rPr>
              <w:t xml:space="preserve"> Both use convergence culture to portray their story across countless medium channels; an example of this is The Walking Dead’s comic books, TV series, multiple video games, fan fiction, fan art, spin-off TV series, social media and a theme park attraction. </w:t>
            </w:r>
            <w:r w:rsidR="00C20FD5" w:rsidRPr="000221A1">
              <w:rPr>
                <w:sz w:val="24"/>
              </w:rPr>
              <w:t xml:space="preserve">Whilst prying into well-established </w:t>
            </w:r>
            <w:r w:rsidR="009C1D8D" w:rsidRPr="000221A1">
              <w:rPr>
                <w:sz w:val="24"/>
              </w:rPr>
              <w:t xml:space="preserve">prosperous </w:t>
            </w:r>
            <w:r w:rsidR="00C20FD5" w:rsidRPr="000221A1">
              <w:rPr>
                <w:sz w:val="24"/>
              </w:rPr>
              <w:t>programmes</w:t>
            </w:r>
            <w:r w:rsidR="009C1D8D" w:rsidRPr="000221A1">
              <w:rPr>
                <w:sz w:val="24"/>
              </w:rPr>
              <w:t xml:space="preserve">, </w:t>
            </w:r>
            <w:r w:rsidR="008F07F3" w:rsidRPr="000221A1">
              <w:rPr>
                <w:sz w:val="24"/>
              </w:rPr>
              <w:t>we were</w:t>
            </w:r>
            <w:r w:rsidR="009C1D8D" w:rsidRPr="000221A1">
              <w:rPr>
                <w:sz w:val="24"/>
              </w:rPr>
              <w:t xml:space="preserve"> seeking alternative methods on how we, as a start-up web series, could potentially </w:t>
            </w:r>
            <w:r w:rsidR="002735B4" w:rsidRPr="000221A1">
              <w:rPr>
                <w:sz w:val="24"/>
              </w:rPr>
              <w:t xml:space="preserve">imitate and surpass the </w:t>
            </w:r>
            <w:r w:rsidR="005747E0" w:rsidRPr="000221A1">
              <w:rPr>
                <w:sz w:val="24"/>
              </w:rPr>
              <w:t>multiplatform storytelling</w:t>
            </w:r>
            <w:r w:rsidR="002735B4" w:rsidRPr="000221A1">
              <w:rPr>
                <w:sz w:val="24"/>
              </w:rPr>
              <w:t xml:space="preserve"> relics</w:t>
            </w:r>
            <w:r w:rsidR="009C4FA4" w:rsidRPr="000221A1">
              <w:rPr>
                <w:sz w:val="24"/>
              </w:rPr>
              <w:t xml:space="preserve"> that</w:t>
            </w:r>
            <w:r w:rsidR="002735B4" w:rsidRPr="000221A1">
              <w:rPr>
                <w:sz w:val="24"/>
              </w:rPr>
              <w:t xml:space="preserve"> were already circulating in the media.</w:t>
            </w:r>
            <w:r w:rsidR="006A2098" w:rsidRPr="000221A1">
              <w:rPr>
                <w:sz w:val="24"/>
              </w:rPr>
              <w:t xml:space="preserve"> </w:t>
            </w:r>
          </w:p>
          <w:p w14:paraId="49CA56A6" w14:textId="52D98E3E" w:rsidR="0034054A" w:rsidRPr="000221A1" w:rsidRDefault="008F07F3" w:rsidP="0034054A">
            <w:pPr>
              <w:pStyle w:val="Subtitle"/>
              <w:spacing w:line="276" w:lineRule="auto"/>
              <w:rPr>
                <w:sz w:val="24"/>
              </w:rPr>
            </w:pPr>
            <w:r w:rsidRPr="000221A1">
              <w:rPr>
                <w:sz w:val="24"/>
              </w:rPr>
              <w:t>O</w:t>
            </w:r>
            <w:r w:rsidR="009C4FA4" w:rsidRPr="000221A1">
              <w:rPr>
                <w:sz w:val="24"/>
              </w:rPr>
              <w:t xml:space="preserve">ther </w:t>
            </w:r>
            <w:r w:rsidRPr="000221A1">
              <w:rPr>
                <w:sz w:val="24"/>
              </w:rPr>
              <w:t xml:space="preserve">transmedia </w:t>
            </w:r>
            <w:r w:rsidR="009C4FA4" w:rsidRPr="000221A1">
              <w:rPr>
                <w:sz w:val="24"/>
              </w:rPr>
              <w:t>roles</w:t>
            </w:r>
            <w:r w:rsidRPr="000221A1">
              <w:rPr>
                <w:sz w:val="24"/>
              </w:rPr>
              <w:t xml:space="preserve"> </w:t>
            </w:r>
            <w:r w:rsidR="009C4FA4" w:rsidRPr="000221A1">
              <w:rPr>
                <w:sz w:val="24"/>
              </w:rPr>
              <w:t xml:space="preserve">are to create and assure that the branding on our social media is similar – YouTube channel art, Facebook cover photo, and Twitter header. </w:t>
            </w:r>
            <w:r w:rsidR="003D12E5" w:rsidRPr="000221A1">
              <w:rPr>
                <w:sz w:val="24"/>
              </w:rPr>
              <w:t xml:space="preserve">Social media is an important platform for any cross-media </w:t>
            </w:r>
            <w:proofErr w:type="spellStart"/>
            <w:r w:rsidR="003D12E5" w:rsidRPr="000221A1">
              <w:rPr>
                <w:sz w:val="24"/>
              </w:rPr>
              <w:t>seriality</w:t>
            </w:r>
            <w:proofErr w:type="spellEnd"/>
            <w:r w:rsidR="003D12E5" w:rsidRPr="000221A1">
              <w:rPr>
                <w:sz w:val="24"/>
              </w:rPr>
              <w:t>; it presents distributers with the audiences’ opinion.</w:t>
            </w:r>
            <w:r w:rsidR="00D94CD0" w:rsidRPr="000221A1">
              <w:rPr>
                <w:sz w:val="24"/>
              </w:rPr>
              <w:t xml:space="preserve"> </w:t>
            </w:r>
            <w:r w:rsidR="009C4FA4" w:rsidRPr="000221A1">
              <w:rPr>
                <w:sz w:val="24"/>
              </w:rPr>
              <w:t xml:space="preserve">Twitter seems to play a substantial role in the engagement of audiences online; hence my idea to write the python script for a twitter bot to favourite all tweets mentioning our </w:t>
            </w:r>
            <w:proofErr w:type="spellStart"/>
            <w:r w:rsidR="009C4FA4" w:rsidRPr="000221A1">
              <w:rPr>
                <w:sz w:val="24"/>
              </w:rPr>
              <w:t>hashtag</w:t>
            </w:r>
            <w:proofErr w:type="spellEnd"/>
            <w:r w:rsidR="009C4FA4" w:rsidRPr="000221A1">
              <w:rPr>
                <w:sz w:val="24"/>
              </w:rPr>
              <w:t xml:space="preserve"> #</w:t>
            </w:r>
            <w:proofErr w:type="spellStart"/>
            <w:r w:rsidR="009C4FA4" w:rsidRPr="000221A1">
              <w:rPr>
                <w:sz w:val="24"/>
              </w:rPr>
              <w:t>KillerSeries</w:t>
            </w:r>
            <w:proofErr w:type="spellEnd"/>
            <w:r w:rsidR="009C4FA4" w:rsidRPr="000221A1">
              <w:rPr>
                <w:sz w:val="24"/>
              </w:rPr>
              <w:t xml:space="preserve">, in addition to automatically tweeting once a day. </w:t>
            </w:r>
          </w:p>
          <w:p w14:paraId="15146098" w14:textId="49F761E3" w:rsidR="0034054A" w:rsidRPr="000221A1" w:rsidRDefault="008F07F3" w:rsidP="0034054A">
            <w:pPr>
              <w:pStyle w:val="Subtitle"/>
              <w:spacing w:line="276" w:lineRule="auto"/>
              <w:rPr>
                <w:sz w:val="24"/>
              </w:rPr>
            </w:pPr>
            <w:r w:rsidRPr="000221A1">
              <w:rPr>
                <w:sz w:val="24"/>
              </w:rPr>
              <w:t>Creating</w:t>
            </w:r>
            <w:r w:rsidR="00B22978" w:rsidRPr="000221A1">
              <w:rPr>
                <w:sz w:val="24"/>
              </w:rPr>
              <w:t xml:space="preserve"> the profiles/personas for the characters and our target </w:t>
            </w:r>
            <w:r w:rsidRPr="000221A1">
              <w:rPr>
                <w:sz w:val="24"/>
              </w:rPr>
              <w:t>audience</w:t>
            </w:r>
            <w:r w:rsidR="00B22978" w:rsidRPr="000221A1">
              <w:rPr>
                <w:sz w:val="24"/>
              </w:rPr>
              <w:t xml:space="preserve"> </w:t>
            </w:r>
            <w:r w:rsidRPr="000221A1">
              <w:rPr>
                <w:sz w:val="24"/>
              </w:rPr>
              <w:t>proves</w:t>
            </w:r>
            <w:r w:rsidR="00B22978" w:rsidRPr="000221A1">
              <w:rPr>
                <w:sz w:val="24"/>
              </w:rPr>
              <w:t xml:space="preserve"> </w:t>
            </w:r>
            <w:r w:rsidRPr="000221A1">
              <w:rPr>
                <w:sz w:val="24"/>
              </w:rPr>
              <w:t xml:space="preserve">as an </w:t>
            </w:r>
            <w:r w:rsidR="00B22978" w:rsidRPr="000221A1">
              <w:rPr>
                <w:sz w:val="24"/>
              </w:rPr>
              <w:t xml:space="preserve">essential part of the </w:t>
            </w:r>
            <w:r w:rsidRPr="000221A1">
              <w:rPr>
                <w:sz w:val="24"/>
              </w:rPr>
              <w:t>project that we need to know in order to</w:t>
            </w:r>
            <w:r w:rsidR="00B22978" w:rsidRPr="000221A1">
              <w:rPr>
                <w:sz w:val="24"/>
              </w:rPr>
              <w:t xml:space="preserve"> complete any job in the group. The most difficult thing about </w:t>
            </w:r>
            <w:r w:rsidRPr="000221A1">
              <w:rPr>
                <w:sz w:val="24"/>
              </w:rPr>
              <w:t>constructing</w:t>
            </w:r>
            <w:r w:rsidR="007853F7" w:rsidRPr="000221A1">
              <w:rPr>
                <w:sz w:val="24"/>
              </w:rPr>
              <w:t xml:space="preserve"> thes</w:t>
            </w:r>
            <w:r w:rsidRPr="000221A1">
              <w:rPr>
                <w:sz w:val="24"/>
              </w:rPr>
              <w:t>e personas was generating what we</w:t>
            </w:r>
            <w:r w:rsidR="007853F7" w:rsidRPr="000221A1">
              <w:rPr>
                <w:sz w:val="24"/>
              </w:rPr>
              <w:t xml:space="preserve"> wanted th</w:t>
            </w:r>
            <w:r w:rsidRPr="000221A1">
              <w:rPr>
                <w:sz w:val="24"/>
              </w:rPr>
              <w:t>e characters to portray and what best suits</w:t>
            </w:r>
            <w:r w:rsidR="007853F7" w:rsidRPr="000221A1">
              <w:rPr>
                <w:sz w:val="24"/>
              </w:rPr>
              <w:t xml:space="preserve"> our audience. In order to achieve this, we had to understand what our audience expected from us</w:t>
            </w:r>
            <w:r w:rsidRPr="000221A1">
              <w:rPr>
                <w:sz w:val="24"/>
              </w:rPr>
              <w:t xml:space="preserve"> and from a horror series. P</w:t>
            </w:r>
            <w:r w:rsidR="007853F7" w:rsidRPr="000221A1">
              <w:rPr>
                <w:sz w:val="24"/>
              </w:rPr>
              <w:t>ut</w:t>
            </w:r>
            <w:r w:rsidRPr="000221A1">
              <w:rPr>
                <w:sz w:val="24"/>
              </w:rPr>
              <w:t>ting</w:t>
            </w:r>
            <w:r w:rsidR="007853F7" w:rsidRPr="000221A1">
              <w:rPr>
                <w:sz w:val="24"/>
              </w:rPr>
              <w:t xml:space="preserve"> a survey together an</w:t>
            </w:r>
            <w:r w:rsidRPr="000221A1">
              <w:rPr>
                <w:sz w:val="24"/>
              </w:rPr>
              <w:t>d analysing</w:t>
            </w:r>
            <w:r w:rsidR="007853F7" w:rsidRPr="000221A1">
              <w:rPr>
                <w:sz w:val="24"/>
              </w:rPr>
              <w:t xml:space="preserve"> the </w:t>
            </w:r>
            <w:r w:rsidRPr="000221A1">
              <w:rPr>
                <w:sz w:val="24"/>
              </w:rPr>
              <w:t>responses caused us to base</w:t>
            </w:r>
            <w:r w:rsidR="007853F7" w:rsidRPr="000221A1">
              <w:rPr>
                <w:sz w:val="24"/>
              </w:rPr>
              <w:t xml:space="preserve"> our ideas and our future deliverables around the </w:t>
            </w:r>
            <w:r w:rsidRPr="000221A1">
              <w:rPr>
                <w:sz w:val="24"/>
              </w:rPr>
              <w:t>collected results</w:t>
            </w:r>
            <w:r w:rsidR="007853F7" w:rsidRPr="000221A1">
              <w:rPr>
                <w:sz w:val="24"/>
              </w:rPr>
              <w:t>.</w:t>
            </w:r>
            <w:r w:rsidR="00031EC4" w:rsidRPr="000221A1">
              <w:rPr>
                <w:sz w:val="24"/>
              </w:rPr>
              <w:t xml:space="preserve"> An </w:t>
            </w:r>
            <w:r w:rsidRPr="000221A1">
              <w:rPr>
                <w:sz w:val="24"/>
              </w:rPr>
              <w:t>overcome obstacle</w:t>
            </w:r>
            <w:r w:rsidR="00031EC4" w:rsidRPr="000221A1">
              <w:rPr>
                <w:sz w:val="24"/>
              </w:rPr>
              <w:t xml:space="preserve">, in terms of the primary research, was thinking of necessary and relevant questions. In terms of the secondary research, I researched many </w:t>
            </w:r>
            <w:proofErr w:type="spellStart"/>
            <w:proofErr w:type="gramStart"/>
            <w:r w:rsidR="00031EC4" w:rsidRPr="000221A1">
              <w:rPr>
                <w:sz w:val="24"/>
              </w:rPr>
              <w:t>slasher</w:t>
            </w:r>
            <w:proofErr w:type="spellEnd"/>
            <w:proofErr w:type="gramEnd"/>
            <w:r w:rsidR="00031EC4" w:rsidRPr="000221A1">
              <w:rPr>
                <w:sz w:val="24"/>
              </w:rPr>
              <w:t xml:space="preserve"> and drama shows (Scream, Scream Queens, The Walking Dead, The Vampire Diaries, The Only Way is Essex, Geordie Shore, Real Housewives of Atlanta) to see what people like about them and what specific attributes do their audiences share. </w:t>
            </w:r>
          </w:p>
          <w:p w14:paraId="4E54777B" w14:textId="6A1E484D" w:rsidR="009C4FA4" w:rsidRPr="00F81788" w:rsidRDefault="009C4FA4" w:rsidP="0034054A">
            <w:pPr>
              <w:pStyle w:val="Subtitle"/>
              <w:spacing w:line="276" w:lineRule="auto"/>
            </w:pPr>
            <w:r w:rsidRPr="000221A1">
              <w:rPr>
                <w:sz w:val="24"/>
              </w:rPr>
              <w:t xml:space="preserve">The TV and Film industry have </w:t>
            </w:r>
            <w:r w:rsidR="006836AA" w:rsidRPr="000221A1">
              <w:rPr>
                <w:sz w:val="24"/>
              </w:rPr>
              <w:t>the greatest varied audience, especially in comparison to</w:t>
            </w:r>
            <w:r w:rsidRPr="000221A1">
              <w:rPr>
                <w:sz w:val="24"/>
              </w:rPr>
              <w:t xml:space="preserve"> the comic</w:t>
            </w:r>
            <w:r w:rsidR="006836AA" w:rsidRPr="000221A1">
              <w:rPr>
                <w:sz w:val="24"/>
              </w:rPr>
              <w:t xml:space="preserve">s and games industry; they have the narrowest </w:t>
            </w:r>
            <w:r w:rsidR="006836AA" w:rsidRPr="000221A1">
              <w:rPr>
                <w:sz w:val="24"/>
              </w:rPr>
              <w:fldChar w:fldCharType="begin"/>
            </w:r>
            <w:r w:rsidR="006836AA" w:rsidRPr="000221A1">
              <w:rPr>
                <w:sz w:val="24"/>
              </w:rPr>
              <w:instrText xml:space="preserve"> ADDIN ZOTERO_ITEM CSL_CITATION {"citationID":"JhQZ3jOP","properties":{"formattedCitation":"(Jenkins 2006)","plainCitation":"(Jenkins 2006)"},"citationItems":[{"id":333,"uris":["http://zotero.org/users/2731839/items/3VJM4GHJ"],"uri":["http://zotero.org/users/2731839/items/3VJM4GHJ"],"itemData":{"id":333,"type":"book","title":"Convergence Culture: Where Old and New Media Collide","publisher":"NYU Press","number-of-pages":"321","source":"Google Books","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note":"Google-Books-ID: RlRVNikT06YC","shortTitle":"Convergence Culture","language":"en","author":[{"family":"Jenkins","given":"Henry"}],"issued":{"date-parts":[["2006",8,1]]}}}],"schema":"https://github.com/citation-style-language/schema/raw/master/csl-citation.json"} </w:instrText>
            </w:r>
            <w:r w:rsidR="006836AA" w:rsidRPr="000221A1">
              <w:rPr>
                <w:sz w:val="24"/>
              </w:rPr>
              <w:fldChar w:fldCharType="separate"/>
            </w:r>
            <w:r w:rsidR="006836AA" w:rsidRPr="000221A1">
              <w:rPr>
                <w:noProof/>
                <w:sz w:val="24"/>
              </w:rPr>
              <w:t>(Jenkins 2006)</w:t>
            </w:r>
            <w:r w:rsidR="006836AA" w:rsidRPr="000221A1">
              <w:rPr>
                <w:sz w:val="24"/>
              </w:rPr>
              <w:fldChar w:fldCharType="end"/>
            </w:r>
            <w:r w:rsidR="008F07F3" w:rsidRPr="000221A1">
              <w:rPr>
                <w:sz w:val="24"/>
              </w:rPr>
              <w:t>. Opting</w:t>
            </w:r>
            <w:r w:rsidR="006836AA" w:rsidRPr="000221A1">
              <w:rPr>
                <w:sz w:val="24"/>
              </w:rPr>
              <w:t xml:space="preserve"> to invent a game in Processing, so we could target a niche demographic, besides our wider viewers </w:t>
            </w:r>
            <w:r w:rsidR="00490F1C" w:rsidRPr="000221A1">
              <w:rPr>
                <w:sz w:val="24"/>
              </w:rPr>
              <w:t>from</w:t>
            </w:r>
            <w:r w:rsidR="006836AA" w:rsidRPr="000221A1">
              <w:rPr>
                <w:sz w:val="24"/>
              </w:rPr>
              <w:t xml:space="preserve"> the web series and mobile app. The game was intended to be </w:t>
            </w:r>
            <w:r w:rsidR="008F07F3" w:rsidRPr="000221A1">
              <w:rPr>
                <w:sz w:val="24"/>
              </w:rPr>
              <w:t xml:space="preserve">a </w:t>
            </w:r>
            <w:r w:rsidR="006836AA" w:rsidRPr="000221A1">
              <w:rPr>
                <w:sz w:val="24"/>
              </w:rPr>
              <w:t xml:space="preserve">hidden </w:t>
            </w:r>
            <w:r w:rsidR="008F07F3" w:rsidRPr="000221A1">
              <w:rPr>
                <w:sz w:val="24"/>
              </w:rPr>
              <w:t xml:space="preserve">feature in the </w:t>
            </w:r>
            <w:r w:rsidR="006836AA" w:rsidRPr="000221A1">
              <w:rPr>
                <w:sz w:val="24"/>
              </w:rPr>
              <w:t xml:space="preserve">app, but is unfortunately not able to be, so it will now </w:t>
            </w:r>
            <w:r w:rsidR="00490F1C" w:rsidRPr="000221A1">
              <w:rPr>
                <w:sz w:val="24"/>
              </w:rPr>
              <w:t>stand-alone as an additional transmedia artefact</w:t>
            </w:r>
            <w:r w:rsidR="006836AA" w:rsidRPr="000221A1">
              <w:rPr>
                <w:sz w:val="24"/>
              </w:rPr>
              <w:t>.</w:t>
            </w:r>
          </w:p>
        </w:tc>
      </w:tr>
    </w:tbl>
    <w:p w14:paraId="4B3F406C" w14:textId="77777777" w:rsidR="004C05F6" w:rsidRDefault="004C05F6" w:rsidP="005F5E21"/>
    <w:p w14:paraId="2599C5CC" w14:textId="3DCCB524" w:rsidR="00134DF5" w:rsidRDefault="00F86918" w:rsidP="00134DF5">
      <w:pPr>
        <w:pStyle w:val="Heading3"/>
      </w:pPr>
      <w:r w:rsidRPr="004A027E">
        <w:t>Revenue Stream and/or Social Value</w:t>
      </w:r>
    </w:p>
    <w:p w14:paraId="4AAD68FD" w14:textId="0B140B04" w:rsidR="004C34DA" w:rsidRDefault="004C34DA" w:rsidP="004C34DA">
      <w:pPr>
        <w:pStyle w:val="Subtitle"/>
      </w:pPr>
    </w:p>
    <w:tbl>
      <w:tblPr>
        <w:tblStyle w:val="TableGrid"/>
        <w:tblW w:w="10615" w:type="dxa"/>
        <w:tblLook w:val="04A0" w:firstRow="1" w:lastRow="0" w:firstColumn="1" w:lastColumn="0" w:noHBand="0" w:noVBand="1"/>
      </w:tblPr>
      <w:tblGrid>
        <w:gridCol w:w="10615"/>
      </w:tblGrid>
      <w:tr w:rsidR="004C34DA" w14:paraId="39B517DD" w14:textId="77777777" w:rsidTr="009C6F4C">
        <w:trPr>
          <w:trHeight w:val="1621"/>
        </w:trPr>
        <w:tc>
          <w:tcPr>
            <w:tcW w:w="10615" w:type="dxa"/>
          </w:tcPr>
          <w:p w14:paraId="79A19244" w14:textId="25403EE4" w:rsidR="004C34DA" w:rsidRPr="00F81788" w:rsidRDefault="004C34DA" w:rsidP="00BB2C75">
            <w:pPr>
              <w:rPr>
                <w:i/>
                <w:color w:val="D0CECE" w:themeColor="background2" w:themeShade="E6"/>
              </w:rPr>
            </w:pPr>
          </w:p>
          <w:p w14:paraId="0A34C397" w14:textId="098EE4EF" w:rsidR="00406977" w:rsidRPr="000221A1" w:rsidRDefault="001F02EF" w:rsidP="009C6F4C">
            <w:pPr>
              <w:pStyle w:val="Subtitle"/>
              <w:spacing w:line="276" w:lineRule="auto"/>
              <w:jc w:val="both"/>
              <w:rPr>
                <w:sz w:val="24"/>
              </w:rPr>
            </w:pPr>
            <w:r w:rsidRPr="000221A1">
              <w:rPr>
                <w:sz w:val="24"/>
              </w:rPr>
              <w:t>Transmedia marketing controls many transmedia franchises revenue streams; the impact of transmedia marketing</w:t>
            </w:r>
            <w:r w:rsidR="003B12E1" w:rsidRPr="000221A1">
              <w:rPr>
                <w:sz w:val="24"/>
              </w:rPr>
              <w:t xml:space="preserve"> </w:t>
            </w:r>
            <w:r w:rsidRPr="000221A1">
              <w:rPr>
                <w:sz w:val="24"/>
              </w:rPr>
              <w:t>‘focuses on providing</w:t>
            </w:r>
            <w:r w:rsidR="003B12E1" w:rsidRPr="000221A1">
              <w:rPr>
                <w:sz w:val="24"/>
              </w:rPr>
              <w:t xml:space="preserve"> a branded entertainment</w:t>
            </w:r>
            <w:r w:rsidRPr="000221A1">
              <w:rPr>
                <w:sz w:val="24"/>
              </w:rPr>
              <w:t>’</w:t>
            </w:r>
            <w:r w:rsidR="003B12E1" w:rsidRPr="000221A1">
              <w:rPr>
                <w:sz w:val="24"/>
              </w:rPr>
              <w:t xml:space="preserve"> market </w:t>
            </w:r>
            <w:r w:rsidRPr="000221A1">
              <w:rPr>
                <w:sz w:val="24"/>
              </w:rPr>
              <w:t>‘</w:t>
            </w:r>
            <w:r w:rsidR="003B12E1" w:rsidRPr="000221A1">
              <w:rPr>
                <w:sz w:val="24"/>
              </w:rPr>
              <w:t>in which the content is co</w:t>
            </w:r>
            <w:r w:rsidRPr="000221A1">
              <w:rPr>
                <w:sz w:val="24"/>
              </w:rPr>
              <w:t>/created with</w:t>
            </w:r>
            <w:r w:rsidR="001E1D38" w:rsidRPr="000221A1">
              <w:rPr>
                <w:sz w:val="24"/>
              </w:rPr>
              <w:t xml:space="preserve"> the users’ </w:t>
            </w:r>
            <w:r w:rsidRPr="000221A1">
              <w:rPr>
                <w:sz w:val="24"/>
              </w:rPr>
              <w:t xml:space="preserve">of various interfaces in mind </w:t>
            </w:r>
            <w:r w:rsidRPr="000221A1">
              <w:rPr>
                <w:sz w:val="24"/>
              </w:rPr>
              <w:fldChar w:fldCharType="begin"/>
            </w:r>
            <w:r w:rsidRPr="000221A1">
              <w:rPr>
                <w:sz w:val="24"/>
              </w:rPr>
              <w:instrText xml:space="preserve"> ADDIN ZOTERO_ITEM CSL_CITATION {"citationID":"hwQw4gBH","properties":{"formattedCitation":"(Yang and Zisiadis 2014)","plainCitation":"(Yang and Zisiadis 2014)"},"citationItems":[{"id":378,"uris":["http://zotero.org/users/2731839/items/VXKFJFCF"],"uri":["http://zotero.org/users/2731839/items/VXKFJFCF"],"itemData":{"id":378,"type":"book","title":"Transmedia marketing : strengthening multiplatform user participation through storytelling","source":"www.diva-portal.org","abstract":"The term transmedia storytelling describes an interactive narrative that exists in multiple platforms. This phenomenon allows active audience participation as a part of the narrative creation proce ...","URL":"http://www.diva-portal.org/smash/record.jsf?pid=diva2:727294","shortTitle":"Transmedia marketing","language":"eng","author":[{"family":"Yang","given":"Binbin"},{"family":"Zisiadis","given":"Miltiadis"}],"issued":{"date-parts":[["2014"]]},"accessed":{"date-parts":[["2016",11,28]]}}}],"schema":"https://github.com/citation-style-language/schema/raw/master/csl-citation.json"} </w:instrText>
            </w:r>
            <w:r w:rsidRPr="000221A1">
              <w:rPr>
                <w:sz w:val="24"/>
              </w:rPr>
              <w:fldChar w:fldCharType="separate"/>
            </w:r>
            <w:r w:rsidRPr="000221A1">
              <w:rPr>
                <w:noProof/>
                <w:sz w:val="24"/>
              </w:rPr>
              <w:t>(Yang and Zisiadis 2014)</w:t>
            </w:r>
            <w:r w:rsidRPr="000221A1">
              <w:rPr>
                <w:sz w:val="24"/>
              </w:rPr>
              <w:fldChar w:fldCharType="end"/>
            </w:r>
            <w:r w:rsidRPr="000221A1">
              <w:rPr>
                <w:sz w:val="24"/>
              </w:rPr>
              <w:t>. This type of financial marketing impacts the brand of a transmedia project by extending its shelf/brand life</w:t>
            </w:r>
            <w:r w:rsidRPr="000221A1">
              <w:rPr>
                <w:sz w:val="24"/>
              </w:rPr>
              <w:fldChar w:fldCharType="begin"/>
            </w:r>
            <w:r w:rsidRPr="000221A1">
              <w:rPr>
                <w:sz w:val="24"/>
              </w:rPr>
              <w:instrText xml:space="preserve"> ADDIN ZOTERO_ITEM CSL_CITATION {"citationID":"B5pDT00P","properties":{"formattedCitation":"(Yang and Zisiadis 2014)","plainCitation":"(Yang and Zisiadis 2014)"},"citationItems":[{"id":378,"uris":["http://zotero.org/users/2731839/items/VXKFJFCF"],"uri":["http://zotero.org/users/2731839/items/VXKFJFCF"],"itemData":{"id":378,"type":"book","title":"Transmedia marketing : strengthening multiplatform user participation through storytelling","source":"www.diva-portal.org","abstract":"The term transmedia storytelling describes an interactive narrative that exists in multiple platforms. This phenomenon allows active audience participation as a part of the narrative creation proce ...","URL":"http://www.diva-portal.org/smash/record.jsf?pid=diva2:727294","shortTitle":"Transmedia marketing","language":"eng","author":[{"family":"Yang","given":"Binbin"},{"family":"Zisiadis","given":"Miltiadis"}],"issued":{"date-parts":[["2014"]]},"accessed":{"date-parts":[["2016",11,28]]}}}],"schema":"https://github.com/citation-style-language/schema/raw/master/csl-citation.json"} </w:instrText>
            </w:r>
            <w:r w:rsidRPr="000221A1">
              <w:rPr>
                <w:sz w:val="24"/>
              </w:rPr>
              <w:fldChar w:fldCharType="separate"/>
            </w:r>
            <w:r w:rsidRPr="000221A1">
              <w:rPr>
                <w:noProof/>
                <w:sz w:val="24"/>
              </w:rPr>
              <w:t>(Yang and Zisiadis 2014)</w:t>
            </w:r>
            <w:r w:rsidRPr="000221A1">
              <w:rPr>
                <w:sz w:val="24"/>
              </w:rPr>
              <w:fldChar w:fldCharType="end"/>
            </w:r>
            <w:r w:rsidRPr="000221A1">
              <w:rPr>
                <w:sz w:val="24"/>
              </w:rPr>
              <w:t xml:space="preserve">. </w:t>
            </w:r>
            <w:r w:rsidR="00406977" w:rsidRPr="000221A1">
              <w:rPr>
                <w:sz w:val="24"/>
              </w:rPr>
              <w:t xml:space="preserve">Evidently, adding more points of entry to a franchise generates more value and redefines ‘concepts such as return of investment’ </w:t>
            </w:r>
            <w:r w:rsidR="00406977" w:rsidRPr="000221A1">
              <w:rPr>
                <w:sz w:val="24"/>
              </w:rPr>
              <w:fldChar w:fldCharType="begin"/>
            </w:r>
            <w:r w:rsidR="00406977" w:rsidRPr="000221A1">
              <w:rPr>
                <w:sz w:val="24"/>
              </w:rPr>
              <w:instrText xml:space="preserve"> ADDIN ZOTERO_ITEM CSL_CITATION {"citationID":"pacH899I","properties":{"formattedCitation":"(Yang and Zisiadis 2014)","plainCitation":"(Yang and Zisiadis 2014)"},"citationItems":[{"id":378,"uris":["http://zotero.org/users/2731839/items/VXKFJFCF"],"uri":["http://zotero.org/users/2731839/items/VXKFJFCF"],"itemData":{"id":378,"type":"book","title":"Transmedia marketing : strengthening multiplatform user participation through storytelling","source":"www.diva-portal.org","abstract":"The term transmedia storytelling describes an interactive narrative that exists in multiple platforms. This phenomenon allows active audience participation as a part of the narrative creation proce ...","URL":"http://www.diva-portal.org/smash/record.jsf?pid=diva2:727294","shortTitle":"Transmedia marketing","language":"eng","author":[{"family":"Yang","given":"Binbin"},{"family":"Zisiadis","given":"Miltiadis"}],"issued":{"date-parts":[["2014"]]},"accessed":{"date-parts":[["2016",11,28]]}}}],"schema":"https://github.com/citation-style-language/schema/raw/master/csl-citation.json"} </w:instrText>
            </w:r>
            <w:r w:rsidR="00406977" w:rsidRPr="000221A1">
              <w:rPr>
                <w:sz w:val="24"/>
              </w:rPr>
              <w:fldChar w:fldCharType="separate"/>
            </w:r>
            <w:r w:rsidR="00406977" w:rsidRPr="000221A1">
              <w:rPr>
                <w:noProof/>
                <w:sz w:val="24"/>
              </w:rPr>
              <w:t>(Yang and Zisiadis 2014)</w:t>
            </w:r>
            <w:r w:rsidR="00406977" w:rsidRPr="000221A1">
              <w:rPr>
                <w:sz w:val="24"/>
              </w:rPr>
              <w:fldChar w:fldCharType="end"/>
            </w:r>
            <w:r w:rsidR="00406977" w:rsidRPr="000221A1">
              <w:rPr>
                <w:sz w:val="24"/>
              </w:rPr>
              <w:t xml:space="preserve">. </w:t>
            </w:r>
            <w:r w:rsidR="008F07F3" w:rsidRPr="000221A1">
              <w:rPr>
                <w:sz w:val="24"/>
              </w:rPr>
              <w:t>Incorporating t</w:t>
            </w:r>
            <w:r w:rsidR="00406977" w:rsidRPr="000221A1">
              <w:rPr>
                <w:sz w:val="24"/>
              </w:rPr>
              <w:t>ransmed</w:t>
            </w:r>
            <w:r w:rsidR="003D203F" w:rsidRPr="000221A1">
              <w:rPr>
                <w:sz w:val="24"/>
              </w:rPr>
              <w:t xml:space="preserve">ia </w:t>
            </w:r>
            <w:r w:rsidR="006356C8" w:rsidRPr="000221A1">
              <w:rPr>
                <w:sz w:val="24"/>
              </w:rPr>
              <w:t>revenue strategies</w:t>
            </w:r>
            <w:r w:rsidR="003D203F" w:rsidRPr="000221A1">
              <w:rPr>
                <w:sz w:val="24"/>
              </w:rPr>
              <w:t xml:space="preserve"> </w:t>
            </w:r>
            <w:r w:rsidR="00406977" w:rsidRPr="000221A1">
              <w:rPr>
                <w:sz w:val="24"/>
              </w:rPr>
              <w:t xml:space="preserve">into our Killer </w:t>
            </w:r>
            <w:proofErr w:type="spellStart"/>
            <w:r w:rsidR="00406977" w:rsidRPr="000221A1">
              <w:rPr>
                <w:sz w:val="24"/>
              </w:rPr>
              <w:t>storyworld</w:t>
            </w:r>
            <w:proofErr w:type="spellEnd"/>
            <w:r w:rsidR="00406977" w:rsidRPr="000221A1">
              <w:rPr>
                <w:sz w:val="24"/>
              </w:rPr>
              <w:t xml:space="preserve"> </w:t>
            </w:r>
            <w:r w:rsidR="008F07F3" w:rsidRPr="000221A1">
              <w:rPr>
                <w:sz w:val="24"/>
              </w:rPr>
              <w:t>will prove effective</w:t>
            </w:r>
            <w:r w:rsidR="006356C8" w:rsidRPr="000221A1">
              <w:rPr>
                <w:sz w:val="24"/>
              </w:rPr>
              <w:t xml:space="preserve"> in terms of advertising.</w:t>
            </w:r>
          </w:p>
          <w:p w14:paraId="53517391" w14:textId="1F50024F" w:rsidR="00305BC9" w:rsidRPr="000221A1" w:rsidRDefault="00FF3623" w:rsidP="009C6F4C">
            <w:pPr>
              <w:pStyle w:val="Subtitle"/>
              <w:spacing w:line="276" w:lineRule="auto"/>
              <w:jc w:val="both"/>
              <w:rPr>
                <w:sz w:val="24"/>
              </w:rPr>
            </w:pPr>
            <w:r w:rsidRPr="000221A1">
              <w:rPr>
                <w:sz w:val="24"/>
              </w:rPr>
              <w:t xml:space="preserve">Google </w:t>
            </w:r>
            <w:proofErr w:type="spellStart"/>
            <w:r w:rsidRPr="000221A1">
              <w:rPr>
                <w:sz w:val="24"/>
              </w:rPr>
              <w:t>AdWords</w:t>
            </w:r>
            <w:proofErr w:type="spellEnd"/>
            <w:r w:rsidRPr="000221A1">
              <w:rPr>
                <w:sz w:val="24"/>
              </w:rPr>
              <w:t xml:space="preserve"> is a</w:t>
            </w:r>
            <w:r w:rsidR="001E1D38" w:rsidRPr="000221A1">
              <w:rPr>
                <w:sz w:val="24"/>
              </w:rPr>
              <w:t xml:space="preserve"> form of advertising is if somebody clicks to visit your website</w:t>
            </w:r>
            <w:r w:rsidR="00305BC9" w:rsidRPr="000221A1">
              <w:rPr>
                <w:sz w:val="24"/>
              </w:rPr>
              <w:t xml:space="preserve"> </w:t>
            </w:r>
            <w:r w:rsidR="00305BC9" w:rsidRPr="000221A1">
              <w:rPr>
                <w:sz w:val="24"/>
              </w:rPr>
              <w:fldChar w:fldCharType="begin"/>
            </w:r>
            <w:r w:rsidR="00305BC9" w:rsidRPr="000221A1">
              <w:rPr>
                <w:sz w:val="24"/>
              </w:rPr>
              <w:instrText xml:space="preserve"> ADDIN ZOTERO_ITEM CSL_CITATION {"citationID":"Tq0ALaAM","properties":{"formattedCitation":"(Anon. n.d.)","plainCitation":"(Anon. n.d.)"},"citationItems":[{"id":381,"uris":["http://zotero.org/users/2731839/items/WIT5V3XI"],"uri":["http://zotero.org/users/2731839/items/WIT5V3XI"],"itemData":{"id":381,"type":"webpage","title":"Google PPC Online Advertising | Google AdWords – Google","URL":"https://adwords.google.com/home/","accessed":{"date-parts":[["2016",11,28]]}}}],"schema":"https://github.com/citation-style-language/schema/raw/master/csl-citation.json"} </w:instrText>
            </w:r>
            <w:r w:rsidR="00305BC9" w:rsidRPr="000221A1">
              <w:rPr>
                <w:sz w:val="24"/>
              </w:rPr>
              <w:fldChar w:fldCharType="separate"/>
            </w:r>
            <w:r w:rsidR="00305BC9" w:rsidRPr="000221A1">
              <w:rPr>
                <w:noProof/>
                <w:sz w:val="24"/>
              </w:rPr>
              <w:t>(Anon. n.d.)</w:t>
            </w:r>
            <w:r w:rsidR="00305BC9" w:rsidRPr="000221A1">
              <w:rPr>
                <w:sz w:val="24"/>
              </w:rPr>
              <w:fldChar w:fldCharType="end"/>
            </w:r>
            <w:r w:rsidR="001E1D38" w:rsidRPr="000221A1">
              <w:rPr>
                <w:sz w:val="24"/>
              </w:rPr>
              <w:t xml:space="preserve">. This transmedia marketing strategy </w:t>
            </w:r>
            <w:r w:rsidRPr="000221A1">
              <w:rPr>
                <w:sz w:val="24"/>
              </w:rPr>
              <w:t>may</w:t>
            </w:r>
            <w:r w:rsidR="006356C8" w:rsidRPr="000221A1">
              <w:rPr>
                <w:sz w:val="24"/>
              </w:rPr>
              <w:t xml:space="preserve"> well for our web app, and </w:t>
            </w:r>
            <w:r w:rsidR="00305BC9" w:rsidRPr="000221A1">
              <w:rPr>
                <w:sz w:val="24"/>
              </w:rPr>
              <w:t xml:space="preserve">the </w:t>
            </w:r>
            <w:r w:rsidRPr="000221A1">
              <w:rPr>
                <w:sz w:val="24"/>
              </w:rPr>
              <w:t>mobile</w:t>
            </w:r>
            <w:r w:rsidR="006356C8" w:rsidRPr="000221A1">
              <w:rPr>
                <w:sz w:val="24"/>
              </w:rPr>
              <w:t xml:space="preserve"> </w:t>
            </w:r>
            <w:r w:rsidR="00305BC9" w:rsidRPr="000221A1">
              <w:rPr>
                <w:sz w:val="24"/>
              </w:rPr>
              <w:t>app</w:t>
            </w:r>
            <w:r w:rsidR="006356C8" w:rsidRPr="000221A1">
              <w:rPr>
                <w:sz w:val="24"/>
              </w:rPr>
              <w:t>,</w:t>
            </w:r>
            <w:r w:rsidR="00305BC9" w:rsidRPr="000221A1">
              <w:rPr>
                <w:sz w:val="24"/>
              </w:rPr>
              <w:t xml:space="preserve"> if it </w:t>
            </w:r>
            <w:r w:rsidR="006356C8" w:rsidRPr="000221A1">
              <w:rPr>
                <w:sz w:val="24"/>
              </w:rPr>
              <w:t>were</w:t>
            </w:r>
            <w:r w:rsidR="00305BC9" w:rsidRPr="000221A1">
              <w:rPr>
                <w:sz w:val="24"/>
              </w:rPr>
              <w:t xml:space="preserve"> </w:t>
            </w:r>
            <w:r w:rsidR="006356C8" w:rsidRPr="000221A1">
              <w:rPr>
                <w:sz w:val="24"/>
              </w:rPr>
              <w:t xml:space="preserve">available </w:t>
            </w:r>
            <w:r w:rsidR="00305BC9" w:rsidRPr="000221A1">
              <w:rPr>
                <w:sz w:val="24"/>
              </w:rPr>
              <w:t xml:space="preserve">in mobile app stores. Other substantial ways of advertising include product placement, and corporate sponsorship. These may be somewhat difficult considering our artefacts are a TV show, web app and a mobile app; nevertheless, these are things to consider for the future, especially for our transmedia relics such as the game. </w:t>
            </w:r>
            <w:r w:rsidR="009026A5" w:rsidRPr="000221A1">
              <w:rPr>
                <w:sz w:val="24"/>
              </w:rPr>
              <w:t>Another way of advertising our project as a whole is to use social media.</w:t>
            </w:r>
          </w:p>
          <w:p w14:paraId="18060330" w14:textId="30330B04" w:rsidR="003B12E1" w:rsidRPr="00A2381F" w:rsidRDefault="009026A5" w:rsidP="00743D04">
            <w:pPr>
              <w:pStyle w:val="Subtitle"/>
              <w:spacing w:line="276" w:lineRule="auto"/>
              <w:jc w:val="both"/>
            </w:pPr>
            <w:r w:rsidRPr="000221A1">
              <w:rPr>
                <w:sz w:val="24"/>
              </w:rPr>
              <w:t xml:space="preserve">Using social media around </w:t>
            </w:r>
            <w:r w:rsidR="00743D04" w:rsidRPr="000221A1">
              <w:rPr>
                <w:sz w:val="24"/>
              </w:rPr>
              <w:t>a web series one</w:t>
            </w:r>
            <w:r w:rsidRPr="000221A1">
              <w:rPr>
                <w:sz w:val="24"/>
              </w:rPr>
              <w:t xml:space="preserve"> example of this is </w:t>
            </w:r>
            <w:r w:rsidRPr="000221A1">
              <w:rPr>
                <w:i/>
                <w:sz w:val="24"/>
              </w:rPr>
              <w:t>Twin Peaks</w:t>
            </w:r>
            <w:r w:rsidRPr="000221A1">
              <w:rPr>
                <w:sz w:val="24"/>
              </w:rPr>
              <w:t xml:space="preserve">. </w:t>
            </w:r>
            <w:r w:rsidRPr="000221A1">
              <w:rPr>
                <w:i/>
                <w:sz w:val="24"/>
              </w:rPr>
              <w:t>Twin Peaks</w:t>
            </w:r>
            <w:r w:rsidRPr="000221A1">
              <w:rPr>
                <w:sz w:val="24"/>
              </w:rPr>
              <w:t xml:space="preserve"> is one on the most s</w:t>
            </w:r>
            <w:r w:rsidR="00A2381F" w:rsidRPr="000221A1">
              <w:rPr>
                <w:sz w:val="24"/>
              </w:rPr>
              <w:t xml:space="preserve">uccessful examples to look at, as they were able to use forums to advertise their show by discussing the show and viewers communicating their theories on whom the killer of the show was </w:t>
            </w:r>
            <w:r w:rsidR="00A2381F" w:rsidRPr="000221A1">
              <w:rPr>
                <w:sz w:val="24"/>
              </w:rPr>
              <w:fldChar w:fldCharType="begin"/>
            </w:r>
            <w:r w:rsidR="00A2381F" w:rsidRPr="000221A1">
              <w:rPr>
                <w:sz w:val="24"/>
              </w:rPr>
              <w:instrText xml:space="preserve"> ADDIN ZOTERO_ITEM CSL_CITATION {"citationID":"pRyEWBxg","properties":{"formattedCitation":"(Jenkins 2006)","plainCitation":"(Jenkins 2006)"},"citationItems":[{"id":333,"uris":["http://zotero.org/users/2731839/items/3VJM4GHJ"],"uri":["http://zotero.org/users/2731839/items/3VJM4GHJ"],"itemData":{"id":333,"type":"book","title":"Convergence Culture: Where Old and New Media Collide","publisher":"NYU Press","number-of-pages":"321","source":"Google Books","abstract":"Henry Jenkins at Authors@Google (video)Winner of the 2007 Society for Cinema and Media Studies Katherine Singer Kovacs Book Award2007 Choice Outstanding Academic Title Convergence Culture maps a new territory: where old and new media intersect, where grassroots and corporate media collide, where the power of the media producer and the power of the consumer interact in unpredictable ways.Henry Jenkins, one of America’s most respected media analysts, delves beneath the new media hype to uncover the important cultural transformations that are taking place as media converge. He takes us into the secret world of Survivor Spoilers, where avid internet users pool their knowledge to unearth the show’s secrets before they are revealed on the air. He introduces us to young Harry Potter fans who are writing their own Hogwarts tales while executives at Warner Brothers struggle for control of their franchise. He shows us how The Matrix has pushed transmedia storytelling to new levels, creating a fictional world where consumers track down bits of the story across multiple media channels.Jenkins argues that struggles over convergence will redefine the face of American popular culture. Industry leaders see opportunities to direct content across many channels to increase revenue and broaden markets. At the same time, consumers envision a liberated public sphere, free of network controls, in a decentralized media environment. Sometimes corporate and grassroots efforts reinforce each other, creating closer, more rewarding relations between media producers and consumers. Sometimes these two forces are at war.Jenkins provides a riveting introduction to the world where every story gets told and every brand gets sold across multiple media platforms. He explains the cultural shift that is occurring as consumers fight for control across disparate channels, changing the way we do business, elect our leaders, and educate our children.","ISBN":"978-0-8147-4307-2","note":"Google-Books-ID: RlRVNikT06YC","shortTitle":"Convergence Culture","language":"en","author":[{"family":"Jenkins","given":"Henry"}],"issued":{"date-parts":[["2006",8,1]]}}}],"schema":"https://github.com/citation-style-language/schema/raw/master/csl-citation.json"} </w:instrText>
            </w:r>
            <w:r w:rsidR="00A2381F" w:rsidRPr="000221A1">
              <w:rPr>
                <w:sz w:val="24"/>
              </w:rPr>
              <w:fldChar w:fldCharType="separate"/>
            </w:r>
            <w:r w:rsidR="00A2381F" w:rsidRPr="000221A1">
              <w:rPr>
                <w:noProof/>
                <w:sz w:val="24"/>
              </w:rPr>
              <w:t>(Jenkins 2006)</w:t>
            </w:r>
            <w:r w:rsidR="00A2381F" w:rsidRPr="000221A1">
              <w:rPr>
                <w:sz w:val="24"/>
              </w:rPr>
              <w:fldChar w:fldCharType="end"/>
            </w:r>
            <w:r w:rsidR="00A2381F" w:rsidRPr="000221A1">
              <w:rPr>
                <w:sz w:val="24"/>
              </w:rPr>
              <w:t>. Using the same method as T</w:t>
            </w:r>
            <w:r w:rsidR="00743D04" w:rsidRPr="000221A1">
              <w:rPr>
                <w:sz w:val="24"/>
              </w:rPr>
              <w:t>win Peaks, we will generate awareness</w:t>
            </w:r>
            <w:r w:rsidR="00A2381F" w:rsidRPr="000221A1">
              <w:rPr>
                <w:sz w:val="24"/>
              </w:rPr>
              <w:t xml:space="preserve"> on social media sites such as Facebook, Twitter and </w:t>
            </w:r>
            <w:proofErr w:type="spellStart"/>
            <w:r w:rsidR="00A2381F" w:rsidRPr="000221A1">
              <w:rPr>
                <w:sz w:val="24"/>
              </w:rPr>
              <w:t>Instagram</w:t>
            </w:r>
            <w:proofErr w:type="spellEnd"/>
            <w:r w:rsidR="00A2381F" w:rsidRPr="000221A1">
              <w:rPr>
                <w:sz w:val="24"/>
              </w:rPr>
              <w:t xml:space="preserve">. Generating all this revenue through transmedia marketing is how we will be able to continue our show in order to keep expanding our </w:t>
            </w:r>
            <w:proofErr w:type="spellStart"/>
            <w:r w:rsidR="00A2381F" w:rsidRPr="000221A1">
              <w:rPr>
                <w:sz w:val="24"/>
              </w:rPr>
              <w:t>storyworld</w:t>
            </w:r>
            <w:proofErr w:type="spellEnd"/>
            <w:r w:rsidR="00A2381F" w:rsidRPr="000221A1">
              <w:rPr>
                <w:sz w:val="24"/>
              </w:rPr>
              <w:t>.</w:t>
            </w:r>
            <w:r w:rsidR="006356C8" w:rsidRPr="000221A1">
              <w:rPr>
                <w:sz w:val="24"/>
              </w:rPr>
              <w:t xml:space="preserve"> </w:t>
            </w:r>
          </w:p>
        </w:tc>
      </w:tr>
    </w:tbl>
    <w:p w14:paraId="190DD0F0" w14:textId="77777777" w:rsidR="006322F5" w:rsidRDefault="006322F5" w:rsidP="00134DF5">
      <w:pPr>
        <w:pStyle w:val="Heading3"/>
      </w:pPr>
    </w:p>
    <w:p w14:paraId="1910AB31" w14:textId="04969889" w:rsidR="004C34DA" w:rsidRDefault="00F86918" w:rsidP="00595C87">
      <w:pPr>
        <w:pStyle w:val="Heading3"/>
      </w:pPr>
      <w:r w:rsidRPr="00543F10">
        <w:t>“Someday Maybe” Features</w:t>
      </w:r>
      <w:r w:rsidR="00586E7A" w:rsidRPr="00543F10">
        <w:t>, Future Plans.</w:t>
      </w:r>
      <w:r w:rsidR="00595C87">
        <w:br/>
      </w:r>
      <w:bookmarkStart w:id="0" w:name="_GoBack"/>
      <w:bookmarkEnd w:id="0"/>
    </w:p>
    <w:tbl>
      <w:tblPr>
        <w:tblStyle w:val="TableGrid"/>
        <w:tblW w:w="10615" w:type="dxa"/>
        <w:tblLook w:val="04A0" w:firstRow="1" w:lastRow="0" w:firstColumn="1" w:lastColumn="0" w:noHBand="0" w:noVBand="1"/>
      </w:tblPr>
      <w:tblGrid>
        <w:gridCol w:w="10615"/>
      </w:tblGrid>
      <w:tr w:rsidR="004C34DA" w14:paraId="6E8CD25C" w14:textId="77777777" w:rsidTr="00E85050">
        <w:trPr>
          <w:trHeight w:val="5887"/>
        </w:trPr>
        <w:tc>
          <w:tcPr>
            <w:tcW w:w="10615" w:type="dxa"/>
          </w:tcPr>
          <w:p w14:paraId="6A0BE24D" w14:textId="77777777" w:rsidR="00F81788" w:rsidRDefault="00F81788" w:rsidP="00BB2C75">
            <w:pPr>
              <w:rPr>
                <w:color w:val="D0CECE" w:themeColor="background2" w:themeShade="E6"/>
              </w:rPr>
            </w:pPr>
          </w:p>
          <w:p w14:paraId="67B2B657" w14:textId="2B46DEE2" w:rsidR="004C34DA" w:rsidRDefault="006356C8" w:rsidP="00B05F5A">
            <w:pPr>
              <w:pStyle w:val="Subtitle"/>
            </w:pPr>
            <w:r>
              <w:t>Our future plans for</w:t>
            </w:r>
            <w:r w:rsidR="003134A1">
              <w:t xml:space="preserve"> the series continued past the pilot – including the transmedia work.</w:t>
            </w:r>
          </w:p>
          <w:p w14:paraId="1F620DB2" w14:textId="77777777" w:rsidR="00CF16F2" w:rsidRDefault="00CF16F2" w:rsidP="00B05F5A">
            <w:pPr>
              <w:pStyle w:val="Subtitle"/>
            </w:pPr>
            <w:r>
              <w:t>Beacon locations</w:t>
            </w:r>
            <w:r w:rsidR="00F56568">
              <w:t xml:space="preserve"> for codes were swapped to QR codes on flyers and posters due to the university not having any and not enough time to order them in</w:t>
            </w:r>
            <w:r>
              <w:t xml:space="preserve">, 360 </w:t>
            </w:r>
            <w:proofErr w:type="spellStart"/>
            <w:r>
              <w:t>vr</w:t>
            </w:r>
            <w:proofErr w:type="spellEnd"/>
            <w:r>
              <w:t xml:space="preserve"> videos, </w:t>
            </w:r>
          </w:p>
          <w:p w14:paraId="4CEB00DC" w14:textId="07B1BFFE" w:rsidR="00A2315E" w:rsidRPr="00543F10" w:rsidRDefault="00A2315E" w:rsidP="006356C8">
            <w:pPr>
              <w:pStyle w:val="Subtitle"/>
              <w:spacing w:line="276" w:lineRule="auto"/>
              <w:jc w:val="both"/>
              <w:rPr>
                <w:rFonts w:eastAsia="Times New Roman" w:cs="Times New Roman"/>
                <w:sz w:val="20"/>
                <w:szCs w:val="20"/>
                <w:lang w:val="en-US"/>
              </w:rPr>
            </w:pPr>
            <w:r w:rsidRPr="000221A1">
              <w:rPr>
                <w:sz w:val="24"/>
              </w:rPr>
              <w:t xml:space="preserve">Had the series been able to continue past the pilot, we would have incorporated innovative transmedia functions that </w:t>
            </w:r>
            <w:r w:rsidR="006356C8" w:rsidRPr="000221A1">
              <w:rPr>
                <w:sz w:val="24"/>
              </w:rPr>
              <w:t>no other media franchise has yet used to</w:t>
            </w:r>
            <w:r w:rsidRPr="000221A1">
              <w:rPr>
                <w:sz w:val="24"/>
              </w:rPr>
              <w:t xml:space="preserve"> promote a television or web series. Our initial plan for this project was to use beacon locations and plaster them around the university</w:t>
            </w:r>
            <w:r w:rsidR="006356C8" w:rsidRPr="000221A1">
              <w:rPr>
                <w:sz w:val="24"/>
              </w:rPr>
              <w:t>. Using</w:t>
            </w:r>
            <w:r w:rsidRPr="000221A1">
              <w:rPr>
                <w:sz w:val="24"/>
              </w:rPr>
              <w:t xml:space="preserve"> social media (such as Twitter) to give clues as where they could find the beacons to reveal the exclusive information on the series. </w:t>
            </w:r>
            <w:r w:rsidR="006356C8" w:rsidRPr="000221A1">
              <w:rPr>
                <w:sz w:val="24"/>
              </w:rPr>
              <w:t>Unfortunately,</w:t>
            </w:r>
            <w:r w:rsidRPr="000221A1">
              <w:rPr>
                <w:sz w:val="24"/>
              </w:rPr>
              <w:t xml:space="preserve"> we were unable to complete this idea due to the university not having enough time to order them in; </w:t>
            </w:r>
            <w:r w:rsidR="006356C8" w:rsidRPr="000221A1">
              <w:rPr>
                <w:sz w:val="24"/>
              </w:rPr>
              <w:t>instead,</w:t>
            </w:r>
            <w:r w:rsidRPr="000221A1">
              <w:rPr>
                <w:sz w:val="24"/>
              </w:rPr>
              <w:t xml:space="preserve"> we swapped the beacons for QR codes on flyers and our interactive posters. Another ideas </w:t>
            </w:r>
            <w:r w:rsidR="006356C8" w:rsidRPr="000221A1">
              <w:rPr>
                <w:sz w:val="24"/>
              </w:rPr>
              <w:t xml:space="preserve">of ours </w:t>
            </w:r>
            <w:r w:rsidRPr="000221A1">
              <w:rPr>
                <w:sz w:val="24"/>
              </w:rPr>
              <w:t>was to develop a 360</w:t>
            </w:r>
            <w:r w:rsidR="006B2B79" w:rsidRPr="000221A1">
              <w:rPr>
                <w:rFonts w:eastAsia="Times New Roman" w:cs="Arial"/>
                <w:color w:val="545454"/>
                <w:sz w:val="24"/>
                <w:shd w:val="clear" w:color="auto" w:fill="FFFFFF"/>
                <w:lang w:val="en-US"/>
              </w:rPr>
              <w:t>° video that displayed facts and information surrounding our s</w:t>
            </w:r>
            <w:r w:rsidR="006356C8" w:rsidRPr="000221A1">
              <w:rPr>
                <w:rFonts w:eastAsia="Times New Roman" w:cs="Arial"/>
                <w:color w:val="545454"/>
                <w:sz w:val="24"/>
                <w:shd w:val="clear" w:color="auto" w:fill="FFFFFF"/>
                <w:lang w:val="en-US"/>
              </w:rPr>
              <w:t>eries and incorporate it into the</w:t>
            </w:r>
            <w:r w:rsidR="006B2B79" w:rsidRPr="000221A1">
              <w:rPr>
                <w:rFonts w:eastAsia="Times New Roman" w:cs="Arial"/>
                <w:color w:val="545454"/>
                <w:sz w:val="24"/>
                <w:shd w:val="clear" w:color="auto" w:fill="FFFFFF"/>
                <w:lang w:val="en-US"/>
              </w:rPr>
              <w:t xml:space="preserve"> mobile app. We also wanted to add the game I designed and developed into the mobile app, but due to the ionic framework, it does not permit us to add the game’s java script into the code. In regards to the mobile application itself, I would have liked to experiment with trying to add a forum section so users can share their own thoughts, theories and fan fiction. </w:t>
            </w:r>
          </w:p>
        </w:tc>
      </w:tr>
    </w:tbl>
    <w:p w14:paraId="521ED8C8" w14:textId="77777777" w:rsidR="00DD044A" w:rsidRDefault="00DD044A" w:rsidP="00D9589F">
      <w:pPr>
        <w:pStyle w:val="Heading3"/>
      </w:pPr>
    </w:p>
    <w:p w14:paraId="5AF28541" w14:textId="6387DF03" w:rsidR="004C34DA" w:rsidRDefault="00965325" w:rsidP="00E85050">
      <w:pPr>
        <w:pStyle w:val="Heading3"/>
      </w:pPr>
      <w:r w:rsidRPr="0044351C">
        <w:t>Conclusion</w:t>
      </w:r>
      <w:r w:rsidR="00307AFC">
        <w:br/>
      </w:r>
    </w:p>
    <w:tbl>
      <w:tblPr>
        <w:tblStyle w:val="TableGrid"/>
        <w:tblW w:w="10873" w:type="dxa"/>
        <w:tblLook w:val="04A0" w:firstRow="1" w:lastRow="0" w:firstColumn="1" w:lastColumn="0" w:noHBand="0" w:noVBand="1"/>
      </w:tblPr>
      <w:tblGrid>
        <w:gridCol w:w="10873"/>
      </w:tblGrid>
      <w:tr w:rsidR="008B2813" w14:paraId="2638A444" w14:textId="77777777" w:rsidTr="008B2813">
        <w:trPr>
          <w:trHeight w:val="2757"/>
        </w:trPr>
        <w:tc>
          <w:tcPr>
            <w:tcW w:w="10873" w:type="dxa"/>
          </w:tcPr>
          <w:p w14:paraId="7428E029" w14:textId="77777777" w:rsidR="00A9194B" w:rsidRDefault="00A9194B" w:rsidP="008F4E50">
            <w:pPr>
              <w:jc w:val="both"/>
            </w:pPr>
          </w:p>
          <w:p w14:paraId="5F2C89AA" w14:textId="1BC5DF8C" w:rsidR="00A9194B" w:rsidRDefault="00A9194B" w:rsidP="008F4E50">
            <w:pPr>
              <w:jc w:val="both"/>
            </w:pPr>
            <w:r>
              <w:t xml:space="preserve">Convergences of transmedia storytelling play a key role </w:t>
            </w:r>
            <w:r w:rsidR="00031712">
              <w:t xml:space="preserve">in </w:t>
            </w:r>
            <w:r w:rsidR="004D1DA5">
              <w:t>the projects of media franchises</w:t>
            </w:r>
            <w:r>
              <w:t xml:space="preserve">, including our own. </w:t>
            </w:r>
            <w:r w:rsidR="004D1DA5">
              <w:t>Our dramatic-</w:t>
            </w:r>
            <w:proofErr w:type="spellStart"/>
            <w:r w:rsidR="004D1DA5">
              <w:t>slasher</w:t>
            </w:r>
            <w:proofErr w:type="spellEnd"/>
            <w:r w:rsidR="00031712">
              <w:t xml:space="preserve"> project uses </w:t>
            </w:r>
            <w:r w:rsidR="004D1DA5">
              <w:t xml:space="preserve">various platforms as a point of entry (such as a mobile app, website, web series, and a game) to portray digital convergence through </w:t>
            </w:r>
            <w:proofErr w:type="spellStart"/>
            <w:r w:rsidR="004D1DA5">
              <w:t>intertextuality</w:t>
            </w:r>
            <w:proofErr w:type="spellEnd"/>
            <w:r w:rsidR="004D1DA5">
              <w:t xml:space="preserve">. </w:t>
            </w:r>
            <w:r w:rsidR="00E073B4">
              <w:t xml:space="preserve">Originality was defined through the invention of a new sub-genre, as well as our transmedia artefacts: QR codes, interactive posters, flyers, a game, social media, and a Twitter bot. Research into audience was collected using surveys, personas, and user stories, as well as watching other horror series to gather techniques on appealing to targeted demographics. Effectively working as a team was achieved through the use of industry-standard programmes and software to communicate and manage our production schedules, i.e. Slack. </w:t>
            </w:r>
            <w:r w:rsidR="00222EBC">
              <w:t>Personal c</w:t>
            </w:r>
            <w:r w:rsidR="00831C6A">
              <w:t xml:space="preserve">ontribution of work is evident when analysing </w:t>
            </w:r>
            <w:r w:rsidR="00D032CE">
              <w:t xml:space="preserve">the artefacts, assets and </w:t>
            </w:r>
            <w:r w:rsidR="00222EBC">
              <w:t xml:space="preserve">the individual assigned role. </w:t>
            </w:r>
            <w:r w:rsidR="00FA54C5">
              <w:t xml:space="preserve">Revenue stream is a future factor for continuing the series, it involves the many transmedia marketing and advertising strategies our project could use to generate income. If the revenue stream process is successful, future plans need to be thought out in order to refresh the brand by distributing </w:t>
            </w:r>
            <w:r w:rsidR="00223D44">
              <w:t xml:space="preserve">new points of entry to the franchise. </w:t>
            </w:r>
          </w:p>
          <w:p w14:paraId="7F1A122F" w14:textId="0E75525C" w:rsidR="00A42BDB" w:rsidRPr="008F4E50" w:rsidRDefault="00A42BDB" w:rsidP="008F4E50">
            <w:pPr>
              <w:jc w:val="both"/>
            </w:pPr>
          </w:p>
        </w:tc>
      </w:tr>
    </w:tbl>
    <w:p w14:paraId="0A5B76FC" w14:textId="77777777" w:rsidR="00903DEC" w:rsidRPr="00903DEC" w:rsidRDefault="00903DEC" w:rsidP="00903DEC"/>
    <w:p w14:paraId="1A7532E6" w14:textId="15A08429" w:rsidR="009E7FC5" w:rsidRDefault="009E7FC5" w:rsidP="009E7FC5">
      <w:pPr>
        <w:pStyle w:val="Heading2"/>
      </w:pPr>
      <w:r>
        <w:t>APPENDICIES</w:t>
      </w:r>
    </w:p>
    <w:p w14:paraId="1D2E55DB" w14:textId="77777777" w:rsidR="009E7FC5" w:rsidRDefault="009E7FC5" w:rsidP="005F5E21"/>
    <w:p w14:paraId="49FAC4F4" w14:textId="6407C497" w:rsidR="009E7FC5" w:rsidRDefault="009E7FC5" w:rsidP="006322F5">
      <w:pPr>
        <w:pStyle w:val="Subtitle"/>
      </w:pPr>
      <w:r>
        <w:t>APPENDIX MATERIAL TO BE APPENDED AFTER THIS PAGE AND LABLED AND REFERED TO AS APPENDIX A, APPENDIX B, APPENDIX C ETC</w:t>
      </w:r>
    </w:p>
    <w:p w14:paraId="3CE25114" w14:textId="77777777" w:rsidR="0044351C" w:rsidRPr="0044351C" w:rsidRDefault="0044351C" w:rsidP="0044351C"/>
    <w:p w14:paraId="01DFAED8" w14:textId="4D9DA00B" w:rsidR="004A027E" w:rsidRDefault="00D82989" w:rsidP="0044351C">
      <w:pPr>
        <w:pStyle w:val="Subtitle"/>
        <w:rPr>
          <w:rStyle w:val="SubtleEmphasis"/>
          <w:i w:val="0"/>
        </w:rPr>
      </w:pPr>
      <w:r w:rsidRPr="0044351C">
        <w:rPr>
          <w:rStyle w:val="SubtleEmphasis"/>
          <w:i w:val="0"/>
        </w:rPr>
        <w:t>APPENDIX A:</w:t>
      </w:r>
    </w:p>
    <w:p w14:paraId="6770299B" w14:textId="3ABD6F88" w:rsidR="00782D88" w:rsidRPr="00782D88" w:rsidRDefault="00782D88" w:rsidP="00782D88">
      <w:pPr>
        <w:pStyle w:val="Subtitle"/>
      </w:pPr>
      <w:r>
        <w:t>Evidence of communication through industry software</w:t>
      </w:r>
    </w:p>
    <w:p w14:paraId="7D8CF2B7" w14:textId="15C1E324" w:rsidR="00897B96" w:rsidRDefault="00031712" w:rsidP="004A027E">
      <w:hyperlink r:id="rId12" w:history="1">
        <w:r w:rsidR="001D323E" w:rsidRPr="002A2685">
          <w:rPr>
            <w:rStyle w:val="Hyperlink"/>
          </w:rPr>
          <w:t>https://github.com/gravesat/KILLERSeries/tree/master/Team%20Appendix</w:t>
        </w:r>
      </w:hyperlink>
    </w:p>
    <w:p w14:paraId="6A7F18C1" w14:textId="77777777" w:rsidR="001D323E" w:rsidRDefault="001D323E" w:rsidP="004A027E"/>
    <w:p w14:paraId="10C63B7C" w14:textId="00BB4D2B" w:rsidR="008B2813" w:rsidRDefault="008B2813" w:rsidP="008B2813"/>
    <w:p w14:paraId="50E94310" w14:textId="09AA7798" w:rsidR="00B43823" w:rsidRDefault="00B43823" w:rsidP="0044351C">
      <w:pPr>
        <w:pStyle w:val="Subtitle"/>
        <w:rPr>
          <w:color w:val="595959" w:themeColor="text1" w:themeTint="A6"/>
        </w:rPr>
      </w:pPr>
      <w:r w:rsidRPr="0044351C">
        <w:rPr>
          <w:color w:val="595959" w:themeColor="text1" w:themeTint="A6"/>
        </w:rPr>
        <w:t>APPENDIX B:</w:t>
      </w:r>
    </w:p>
    <w:p w14:paraId="54F91372" w14:textId="04615BF3" w:rsidR="00782D88" w:rsidRPr="00782D88" w:rsidRDefault="00782D88" w:rsidP="00782D88">
      <w:pPr>
        <w:pStyle w:val="Subtitle"/>
      </w:pPr>
      <w:r>
        <w:t>Essential mobile application code</w:t>
      </w:r>
    </w:p>
    <w:p w14:paraId="04B50C41" w14:textId="6AADE9B9" w:rsidR="001D323E" w:rsidRDefault="00031712" w:rsidP="008B2813">
      <w:hyperlink r:id="rId13" w:history="1">
        <w:r w:rsidR="001D323E" w:rsidRPr="002A2685">
          <w:rPr>
            <w:rStyle w:val="Hyperlink"/>
          </w:rPr>
          <w:t>https://github.com/gravesat/KILLERSeries/tree/master/TalithaContribution/Mobile%20App</w:t>
        </w:r>
      </w:hyperlink>
    </w:p>
    <w:p w14:paraId="3F5613D6" w14:textId="77777777" w:rsidR="001D323E" w:rsidRDefault="001D323E" w:rsidP="008B2813"/>
    <w:p w14:paraId="30A3DCAD" w14:textId="77777777" w:rsidR="001D323E" w:rsidRDefault="001D323E" w:rsidP="008B2813"/>
    <w:p w14:paraId="1955A221" w14:textId="42380554" w:rsidR="001D323E" w:rsidRDefault="001D323E" w:rsidP="0044351C">
      <w:pPr>
        <w:pStyle w:val="Subtitle"/>
        <w:rPr>
          <w:color w:val="595959" w:themeColor="text1" w:themeTint="A6"/>
        </w:rPr>
      </w:pPr>
      <w:r w:rsidRPr="0044351C">
        <w:rPr>
          <w:color w:val="595959" w:themeColor="text1" w:themeTint="A6"/>
        </w:rPr>
        <w:t>APPENDIX C:</w:t>
      </w:r>
    </w:p>
    <w:p w14:paraId="726BEB15" w14:textId="0A1D4B3E" w:rsidR="00782D88" w:rsidRPr="00782D88" w:rsidRDefault="00782D88" w:rsidP="00782D88">
      <w:pPr>
        <w:pStyle w:val="Subtitle"/>
      </w:pPr>
      <w:r>
        <w:t xml:space="preserve">All personally contributed work by </w:t>
      </w:r>
      <w:proofErr w:type="spellStart"/>
      <w:r>
        <w:t>Talitha</w:t>
      </w:r>
      <w:proofErr w:type="spellEnd"/>
    </w:p>
    <w:p w14:paraId="296BF0CF" w14:textId="4BAF937A" w:rsidR="001D323E" w:rsidRDefault="00031712" w:rsidP="001D323E">
      <w:hyperlink r:id="rId14" w:history="1">
        <w:r w:rsidR="001D323E" w:rsidRPr="002A2685">
          <w:rPr>
            <w:rStyle w:val="Hyperlink"/>
          </w:rPr>
          <w:t>https://github.com/gravesat/KILLERSeries/tree/master/TalithaContribution</w:t>
        </w:r>
      </w:hyperlink>
    </w:p>
    <w:p w14:paraId="6FF8C3F6" w14:textId="77777777" w:rsidR="001D323E" w:rsidRDefault="001D323E" w:rsidP="001D323E"/>
    <w:p w14:paraId="2C2C6662" w14:textId="77777777" w:rsidR="00B13AE6" w:rsidRDefault="00B13AE6" w:rsidP="001D323E"/>
    <w:p w14:paraId="7A624ECC" w14:textId="77777777" w:rsidR="00B13AE6" w:rsidRDefault="00B13AE6" w:rsidP="00B13AE6">
      <w:pPr>
        <w:pStyle w:val="Subtitle"/>
        <w:rPr>
          <w:color w:val="595959" w:themeColor="text1" w:themeTint="A6"/>
        </w:rPr>
      </w:pPr>
      <w:r w:rsidRPr="00E901FD">
        <w:rPr>
          <w:color w:val="595959" w:themeColor="text1" w:themeTint="A6"/>
        </w:rPr>
        <w:t>APPENDIX D:</w:t>
      </w:r>
    </w:p>
    <w:p w14:paraId="20DC4159" w14:textId="3CC3B32C" w:rsidR="00782D88" w:rsidRPr="00782D88" w:rsidRDefault="00782D88" w:rsidP="00782D88">
      <w:pPr>
        <w:pStyle w:val="Subtitle"/>
      </w:pPr>
      <w:r>
        <w:t>Early prototype files</w:t>
      </w:r>
    </w:p>
    <w:p w14:paraId="3E608948" w14:textId="2875E039" w:rsidR="00B13AE6" w:rsidRDefault="00B13AE6" w:rsidP="008B2813">
      <w:hyperlink r:id="rId15" w:history="1">
        <w:r w:rsidRPr="00850144">
          <w:rPr>
            <w:rStyle w:val="Hyperlink"/>
          </w:rPr>
          <w:t>https://github.com/gravesat/KILLERSeries/tree/master/Team%20Appendix/Prototypes</w:t>
        </w:r>
      </w:hyperlink>
    </w:p>
    <w:p w14:paraId="19B0C517" w14:textId="77777777" w:rsidR="00B13AE6" w:rsidRDefault="00B13AE6" w:rsidP="008B2813"/>
    <w:p w14:paraId="240FAD3F" w14:textId="77777777" w:rsidR="00706854" w:rsidRDefault="00706854" w:rsidP="008B2813"/>
    <w:p w14:paraId="110E7B62" w14:textId="77777777" w:rsidR="00753CF4" w:rsidRDefault="00753CF4" w:rsidP="008B2813"/>
    <w:p w14:paraId="76F886E4" w14:textId="77777777" w:rsidR="00B43823" w:rsidRPr="008B2813" w:rsidRDefault="00B43823" w:rsidP="008B2813"/>
    <w:p w14:paraId="346296FD" w14:textId="4547334A" w:rsidR="009E7FC5" w:rsidRDefault="009E7FC5" w:rsidP="009E7FC5">
      <w:pPr>
        <w:pStyle w:val="Heading2"/>
      </w:pPr>
      <w:r>
        <w:t>REFERENCES</w:t>
      </w:r>
    </w:p>
    <w:p w14:paraId="37F12331" w14:textId="77777777" w:rsidR="0009591F" w:rsidRDefault="0009591F" w:rsidP="00093BDF">
      <w:pPr>
        <w:pStyle w:val="Subtitle"/>
        <w:rPr>
          <w:rFonts w:eastAsia="Times New Roman"/>
        </w:rPr>
      </w:pPr>
    </w:p>
    <w:p w14:paraId="017C17BB" w14:textId="1AE67E3C" w:rsidR="009E7FC5" w:rsidRDefault="0009591F" w:rsidP="00093BDF">
      <w:pPr>
        <w:pStyle w:val="Subtitle"/>
        <w:rPr>
          <w:rFonts w:eastAsia="Times New Roman"/>
          <w:sz w:val="24"/>
          <w:szCs w:val="24"/>
        </w:rPr>
      </w:pPr>
      <w:r>
        <w:rPr>
          <w:rFonts w:eastAsia="Times New Roman"/>
        </w:rPr>
        <w:t xml:space="preserve">At Coventry University, the citation format used for documenting the sources </w:t>
      </w:r>
      <w:proofErr w:type="gramStart"/>
      <w:r>
        <w:rPr>
          <w:rFonts w:eastAsia="Times New Roman"/>
        </w:rPr>
        <w:t>students</w:t>
      </w:r>
      <w:proofErr w:type="gramEnd"/>
      <w:r>
        <w:rPr>
          <w:rFonts w:eastAsia="Times New Roman"/>
        </w:rPr>
        <w:t xml:space="preserve"> use in academic assignments is </w:t>
      </w:r>
      <w:r w:rsidR="0044351C">
        <w:rPr>
          <w:rFonts w:eastAsia="Times New Roman"/>
        </w:rPr>
        <w:t>Coventry Hazard</w:t>
      </w:r>
      <w:r>
        <w:rPr>
          <w:rFonts w:eastAsia="Times New Roman"/>
        </w:rPr>
        <w:t xml:space="preserve">. This is a simple </w:t>
      </w:r>
      <w:proofErr w:type="gramStart"/>
      <w:r>
        <w:rPr>
          <w:rFonts w:eastAsia="Times New Roman"/>
        </w:rPr>
        <w:t>system which</w:t>
      </w:r>
      <w:proofErr w:type="gramEnd"/>
      <w:r>
        <w:rPr>
          <w:rFonts w:eastAsia="Times New Roman"/>
        </w:rPr>
        <w:t xml:space="preserve"> is used internationally by scholars and researchers. The lecturing team at the Centre for Academic Writing (CAW) have customised the various versions of this referencing style into one user-friendly guide for use by students and staff at Coventry. The guide also contains a </w:t>
      </w:r>
      <w:r>
        <w:rPr>
          <w:rStyle w:val="Strong"/>
          <w:rFonts w:eastAsia="Times New Roman"/>
        </w:rPr>
        <w:t>glossary of key terms used in referencing</w:t>
      </w:r>
      <w:r>
        <w:rPr>
          <w:rFonts w:eastAsia="Times New Roman"/>
        </w:rPr>
        <w:t>.</w:t>
      </w:r>
    </w:p>
    <w:p w14:paraId="17858CEE" w14:textId="77777777" w:rsidR="0044351C" w:rsidRPr="0044351C" w:rsidRDefault="0044351C" w:rsidP="0044351C"/>
    <w:p w14:paraId="3AB98495" w14:textId="2A07085E" w:rsidR="00BC336A" w:rsidRDefault="00031712" w:rsidP="00093BDF">
      <w:pPr>
        <w:pStyle w:val="Subtitle"/>
      </w:pPr>
      <w:hyperlink r:id="rId16" w:history="1">
        <w:r w:rsidR="00BC336A" w:rsidRPr="00C37AF1">
          <w:rPr>
            <w:rStyle w:val="Hyperlink"/>
          </w:rPr>
          <w:t>http://www.coventry.ac.uk/study-at-coventry/student-support/academic-support/centre-for-academic-writing/support-for-students/academic-writing-resources/cu-harvard-reference-style-guide/</w:t>
        </w:r>
      </w:hyperlink>
    </w:p>
    <w:p w14:paraId="1ED82776" w14:textId="77777777" w:rsidR="002C290D" w:rsidRDefault="002C290D" w:rsidP="00BC336A">
      <w:pPr>
        <w:rPr>
          <w:rFonts w:eastAsiaTheme="minorEastAsia"/>
          <w:color w:val="5A5A5A" w:themeColor="text1" w:themeTint="A5"/>
          <w:spacing w:val="15"/>
          <w:sz w:val="22"/>
          <w:szCs w:val="22"/>
        </w:rPr>
      </w:pPr>
    </w:p>
    <w:p w14:paraId="797C44B9" w14:textId="77777777" w:rsidR="0044351C" w:rsidRDefault="0044351C" w:rsidP="00BC336A"/>
    <w:p w14:paraId="10A17A44" w14:textId="633FC643" w:rsidR="00701DAC" w:rsidRDefault="0044351C" w:rsidP="00701DAC">
      <w:pPr>
        <w:pStyle w:val="Heading2"/>
      </w:pPr>
      <w:r>
        <w:t>BIBILOGRAPHY/</w:t>
      </w:r>
      <w:r w:rsidR="00701DAC">
        <w:t>REFERENCES</w:t>
      </w:r>
    </w:p>
    <w:p w14:paraId="7B8AA323" w14:textId="77777777" w:rsidR="00701DAC" w:rsidRDefault="00701DAC" w:rsidP="00BC336A"/>
    <w:p w14:paraId="00785FA1" w14:textId="3C9C537A" w:rsidR="00BC336A" w:rsidRDefault="00BC336A" w:rsidP="00413AAE">
      <w:pPr>
        <w:pStyle w:val="Heading3"/>
      </w:pPr>
      <w:r>
        <w:t>BOOKS</w:t>
      </w:r>
      <w:r w:rsidR="0044351C">
        <w:t>, JOURNALS, MEDIA (TV, FILMS, INTERNET etc.)</w:t>
      </w:r>
    </w:p>
    <w:p w14:paraId="51891277" w14:textId="77777777" w:rsidR="002C290D" w:rsidRDefault="002C290D" w:rsidP="005F5E21"/>
    <w:p w14:paraId="689F5DC2" w14:textId="77777777" w:rsidR="00181723" w:rsidRPr="00181723" w:rsidRDefault="0044351C" w:rsidP="00181723">
      <w:pPr>
        <w:pStyle w:val="Bibliography"/>
        <w:rPr>
          <w:rFonts w:ascii="Calibri"/>
        </w:rPr>
      </w:pPr>
      <w:r>
        <w:fldChar w:fldCharType="begin"/>
      </w:r>
      <w:r w:rsidR="00181723">
        <w:instrText xml:space="preserve"> ADDIN ZOTERO_BIBL {"uncited":[["http://zotero.org/users/2731839/items/777C9IC8"],["http://zotero.org/users/2731839/items/NDTBNURB"],["http://zotero.org/users/2731839/items/QHMFQDZG"],["http://zotero.org/users/2731839/items/RDRPIIFC"],["http://zotero.org/users/2731839/items/MKRFVZXM"],["http://zotero.org/users/2731839/items/98F24TFH"],["http://zotero.org/users/2731839/items/3AANHCFD"]],"custom":[]} CSL_BIBLIOGRAPHY </w:instrText>
      </w:r>
      <w:r>
        <w:fldChar w:fldCharType="separate"/>
      </w:r>
      <w:r w:rsidR="00181723" w:rsidRPr="00181723">
        <w:rPr>
          <w:rFonts w:ascii="Calibri"/>
        </w:rPr>
        <w:t xml:space="preserve">Ambler, S.W. (2014) </w:t>
      </w:r>
      <w:r w:rsidR="00181723" w:rsidRPr="00181723">
        <w:rPr>
          <w:rFonts w:ascii="Calibri"/>
          <w:i/>
          <w:iCs/>
        </w:rPr>
        <w:t>User Stories: An Agile Introduction</w:t>
      </w:r>
      <w:r w:rsidR="00181723" w:rsidRPr="00181723">
        <w:rPr>
          <w:rFonts w:ascii="Calibri"/>
        </w:rPr>
        <w:t xml:space="preserve"> [online] available from &lt;http://www.agilemodeling.com/artifacts/userStory.htm&gt; [28 November 2016]</w:t>
      </w:r>
    </w:p>
    <w:p w14:paraId="44DCD4DC" w14:textId="77777777" w:rsidR="00181723" w:rsidRPr="00181723" w:rsidRDefault="00181723" w:rsidP="00181723">
      <w:pPr>
        <w:pStyle w:val="Bibliography"/>
        <w:rPr>
          <w:rFonts w:ascii="Calibri"/>
        </w:rPr>
      </w:pPr>
      <w:r w:rsidRPr="00181723">
        <w:rPr>
          <w:rFonts w:ascii="Calibri"/>
        </w:rPr>
        <w:t>Anon. (2016) ‘</w:t>
      </w:r>
      <w:r w:rsidRPr="00181723">
        <w:rPr>
          <w:rFonts w:ascii="Calibri"/>
          <w:i/>
          <w:iCs/>
        </w:rPr>
        <w:t>The Walking Dead</w:t>
      </w:r>
      <w:r w:rsidRPr="00181723">
        <w:rPr>
          <w:rFonts w:ascii="Calibri"/>
        </w:rPr>
        <w:t xml:space="preserve"> (season 1)’. in </w:t>
      </w:r>
      <w:r w:rsidRPr="00181723">
        <w:rPr>
          <w:rFonts w:ascii="Calibri"/>
          <w:i/>
          <w:iCs/>
        </w:rPr>
        <w:t>Wikipedia</w:t>
      </w:r>
      <w:r w:rsidRPr="00181723">
        <w:rPr>
          <w:rFonts w:ascii="Calibri"/>
        </w:rPr>
        <w:t xml:space="preserve"> [online] available from &lt;https://en.wikipedia.org/w/index.php?title=The_Walking_Dead_(season_1)&amp;oldid=751239431&gt; [27 November 2016]</w:t>
      </w:r>
    </w:p>
    <w:p w14:paraId="66DEDFA6" w14:textId="77777777" w:rsidR="00181723" w:rsidRPr="00181723" w:rsidRDefault="00181723" w:rsidP="00181723">
      <w:pPr>
        <w:pStyle w:val="Bibliography"/>
        <w:rPr>
          <w:rFonts w:ascii="Calibri"/>
        </w:rPr>
      </w:pPr>
      <w:r w:rsidRPr="00181723">
        <w:rPr>
          <w:rFonts w:ascii="Calibri"/>
        </w:rPr>
        <w:t xml:space="preserve">Anon. (n.d.) </w:t>
      </w:r>
      <w:r w:rsidRPr="00181723">
        <w:rPr>
          <w:rFonts w:ascii="Calibri"/>
          <w:i/>
          <w:iCs/>
        </w:rPr>
        <w:t>Google PPC Online Advertising | Google AdWords – Google</w:t>
      </w:r>
      <w:r w:rsidRPr="00181723">
        <w:rPr>
          <w:rFonts w:ascii="Calibri"/>
        </w:rPr>
        <w:t xml:space="preserve"> [online] available from &lt;https://adwords.google.com/home/&gt; [28 November 2016]</w:t>
      </w:r>
    </w:p>
    <w:p w14:paraId="0F36DA72" w14:textId="77777777" w:rsidR="00181723" w:rsidRPr="00181723" w:rsidRDefault="00181723" w:rsidP="00181723">
      <w:pPr>
        <w:pStyle w:val="Bibliography"/>
        <w:rPr>
          <w:rFonts w:ascii="Calibri"/>
        </w:rPr>
      </w:pPr>
      <w:r w:rsidRPr="00181723">
        <w:rPr>
          <w:rFonts w:ascii="Calibri"/>
        </w:rPr>
        <w:t xml:space="preserve">Augustine, A. (2014) </w:t>
      </w:r>
      <w:r w:rsidRPr="00181723">
        <w:rPr>
          <w:rFonts w:ascii="Calibri"/>
          <w:i/>
          <w:iCs/>
        </w:rPr>
        <w:t>Why ‘Slack’ Should Be the New Way Your Team Communicates (Review)</w:t>
      </w:r>
      <w:r w:rsidRPr="00181723">
        <w:rPr>
          <w:rFonts w:ascii="Calibri"/>
        </w:rPr>
        <w:t xml:space="preserve"> [online] available from &lt;https://www.lifewire.com/slack-sets-standard-team-communication-online-771603&gt; [28 November 2016]</w:t>
      </w:r>
    </w:p>
    <w:p w14:paraId="4666F38C" w14:textId="77777777" w:rsidR="00181723" w:rsidRPr="00181723" w:rsidRDefault="00181723" w:rsidP="00181723">
      <w:pPr>
        <w:pStyle w:val="Bibliography"/>
        <w:rPr>
          <w:rFonts w:ascii="Calibri"/>
        </w:rPr>
      </w:pPr>
      <w:r w:rsidRPr="00181723">
        <w:rPr>
          <w:rFonts w:ascii="Calibri"/>
        </w:rPr>
        <w:t xml:space="preserve">AynaVaz (n.d.) </w:t>
      </w:r>
      <w:r w:rsidRPr="00181723">
        <w:rPr>
          <w:rFonts w:ascii="Calibri"/>
          <w:i/>
          <w:iCs/>
        </w:rPr>
        <w:t>Henry Jenkins on Transmedia</w:t>
      </w:r>
      <w:r w:rsidRPr="00181723">
        <w:rPr>
          <w:rFonts w:ascii="Calibri"/>
        </w:rPr>
        <w:t xml:space="preserve"> [online] available from &lt;https://www.youtube.com/watch?v=Nk3pahtpsVY&gt; [26 November 2016]</w:t>
      </w:r>
    </w:p>
    <w:p w14:paraId="769A1B2C" w14:textId="77777777" w:rsidR="00181723" w:rsidRPr="00181723" w:rsidRDefault="00181723" w:rsidP="00181723">
      <w:pPr>
        <w:pStyle w:val="Bibliography"/>
        <w:rPr>
          <w:rFonts w:ascii="Calibri"/>
        </w:rPr>
      </w:pPr>
      <w:r w:rsidRPr="00181723">
        <w:rPr>
          <w:rFonts w:ascii="Calibri"/>
        </w:rPr>
        <w:t xml:space="preserve">Bain, K., Jensen, K., Sangruengkit, P., Silman, E., and Zi, C. (n.d.) </w:t>
      </w:r>
      <w:r w:rsidRPr="00181723">
        <w:rPr>
          <w:rFonts w:ascii="Calibri"/>
          <w:i/>
          <w:iCs/>
        </w:rPr>
        <w:t>The Matrix and Avatar</w:t>
      </w:r>
      <w:r w:rsidRPr="00181723">
        <w:rPr>
          <w:rFonts w:ascii="Calibri"/>
        </w:rPr>
        <w:t xml:space="preserve"> [online] available from &lt;http://convergenceishere.weebly.com/the-matrix-and-avatar.html&gt; [28 November 2016]</w:t>
      </w:r>
    </w:p>
    <w:p w14:paraId="1111549C" w14:textId="77777777" w:rsidR="00181723" w:rsidRPr="00181723" w:rsidRDefault="00181723" w:rsidP="00181723">
      <w:pPr>
        <w:pStyle w:val="Bibliography"/>
        <w:rPr>
          <w:rFonts w:ascii="Calibri"/>
        </w:rPr>
      </w:pPr>
      <w:r w:rsidRPr="00181723">
        <w:rPr>
          <w:rFonts w:ascii="Calibri"/>
        </w:rPr>
        <w:t xml:space="preserve">Cohn, M. (n.d.) </w:t>
      </w:r>
      <w:r w:rsidRPr="00181723">
        <w:rPr>
          <w:rFonts w:ascii="Calibri"/>
          <w:i/>
          <w:iCs/>
        </w:rPr>
        <w:t>User Stories and User Story Examples by Mike Cohn</w:t>
      </w:r>
      <w:r w:rsidRPr="00181723">
        <w:rPr>
          <w:rFonts w:ascii="Calibri"/>
        </w:rPr>
        <w:t xml:space="preserve"> [online] available from &lt;https://www.mountaingoatsoftware.com/agile/user-stories&gt; [28 November 2016a]</w:t>
      </w:r>
    </w:p>
    <w:p w14:paraId="60E78E41" w14:textId="77777777" w:rsidR="00181723" w:rsidRPr="00181723" w:rsidRDefault="00181723" w:rsidP="00181723">
      <w:pPr>
        <w:pStyle w:val="Bibliography"/>
        <w:rPr>
          <w:rFonts w:ascii="Calibri"/>
        </w:rPr>
      </w:pPr>
      <w:r w:rsidRPr="00181723">
        <w:rPr>
          <w:rFonts w:ascii="Calibri"/>
        </w:rPr>
        <w:t xml:space="preserve">Cohn, M. (n.d.) </w:t>
      </w:r>
      <w:r w:rsidRPr="00181723">
        <w:rPr>
          <w:rFonts w:ascii="Calibri"/>
          <w:i/>
          <w:iCs/>
        </w:rPr>
        <w:t>Scrum Methodology and Project Management</w:t>
      </w:r>
      <w:r w:rsidRPr="00181723">
        <w:rPr>
          <w:rFonts w:ascii="Calibri"/>
        </w:rPr>
        <w:t xml:space="preserve"> [online] available from &lt;https://www.mountaingoatsoftware.com/agile/scrum&gt; [28 November 2016b]</w:t>
      </w:r>
    </w:p>
    <w:p w14:paraId="2E494C8D" w14:textId="77777777" w:rsidR="00181723" w:rsidRPr="00181723" w:rsidRDefault="00181723" w:rsidP="00181723">
      <w:pPr>
        <w:pStyle w:val="Bibliography"/>
        <w:rPr>
          <w:rFonts w:ascii="Calibri"/>
        </w:rPr>
      </w:pPr>
      <w:r w:rsidRPr="00181723">
        <w:rPr>
          <w:rFonts w:ascii="Calibri"/>
        </w:rPr>
        <w:t xml:space="preserve">Diederichs, M. (2015) </w:t>
      </w:r>
      <w:r w:rsidRPr="00181723">
        <w:rPr>
          <w:rFonts w:ascii="Calibri"/>
          <w:i/>
          <w:iCs/>
        </w:rPr>
        <w:t>Why Slack Is Exploding (as a Community-Building Platform)</w:t>
      </w:r>
      <w:r w:rsidRPr="00181723">
        <w:rPr>
          <w:rFonts w:ascii="Calibri"/>
        </w:rPr>
        <w:t xml:space="preserve"> [online] available from &lt;https://blog.hootsuite.com/why-community-builders-are-choosing-slack/&gt; [28 November 2016]</w:t>
      </w:r>
    </w:p>
    <w:p w14:paraId="4D0A7724" w14:textId="77777777" w:rsidR="00181723" w:rsidRPr="00181723" w:rsidRDefault="00181723" w:rsidP="00181723">
      <w:pPr>
        <w:pStyle w:val="Bibliography"/>
        <w:rPr>
          <w:rFonts w:ascii="Calibri"/>
        </w:rPr>
      </w:pPr>
      <w:r w:rsidRPr="00181723">
        <w:rPr>
          <w:rFonts w:ascii="Calibri"/>
        </w:rPr>
        <w:t xml:space="preserve">Evans, E. (2011) </w:t>
      </w:r>
      <w:r w:rsidRPr="00181723">
        <w:rPr>
          <w:rFonts w:ascii="Calibri"/>
          <w:i/>
          <w:iCs/>
        </w:rPr>
        <w:t>Transmedia Television: Audiences, New Media, and Daily Life</w:t>
      </w:r>
      <w:r w:rsidRPr="00181723">
        <w:rPr>
          <w:rFonts w:ascii="Calibri"/>
        </w:rPr>
        <w:t>. Taylor &amp; Francis</w:t>
      </w:r>
    </w:p>
    <w:p w14:paraId="25898994" w14:textId="77777777" w:rsidR="00181723" w:rsidRPr="00181723" w:rsidRDefault="00181723" w:rsidP="00181723">
      <w:pPr>
        <w:pStyle w:val="Bibliography"/>
        <w:rPr>
          <w:rFonts w:ascii="Calibri"/>
        </w:rPr>
      </w:pPr>
      <w:r w:rsidRPr="00181723">
        <w:rPr>
          <w:rFonts w:ascii="Calibri"/>
        </w:rPr>
        <w:t xml:space="preserve">Even, A. (2016) </w:t>
      </w:r>
      <w:r w:rsidRPr="00181723">
        <w:rPr>
          <w:rFonts w:ascii="Calibri"/>
          <w:i/>
          <w:iCs/>
        </w:rPr>
        <w:t>Mobile App UX Design: What Strategies Work and Why</w:t>
      </w:r>
      <w:r w:rsidRPr="00181723">
        <w:rPr>
          <w:rFonts w:ascii="Calibri"/>
        </w:rPr>
        <w:t xml:space="preserve"> [online] available from &lt;http://thenextweb.com/dd/2016/03/24/mobile-app-ux-design-strategies-work/&gt; [28 November 2016]</w:t>
      </w:r>
    </w:p>
    <w:p w14:paraId="286FC304" w14:textId="77777777" w:rsidR="00181723" w:rsidRPr="00181723" w:rsidRDefault="00181723" w:rsidP="00181723">
      <w:pPr>
        <w:pStyle w:val="Bibliography"/>
        <w:rPr>
          <w:rFonts w:ascii="Calibri"/>
        </w:rPr>
      </w:pPr>
      <w:r w:rsidRPr="00181723">
        <w:rPr>
          <w:rFonts w:ascii="Calibri"/>
        </w:rPr>
        <w:t xml:space="preserve">Fitzpatrick, K. (2016) </w:t>
      </w:r>
      <w:r w:rsidRPr="00181723">
        <w:rPr>
          <w:rFonts w:ascii="Calibri"/>
          <w:i/>
          <w:iCs/>
        </w:rPr>
        <w:t>‘Walking Dead’ Season 7 Ratings Sharply Down After Premiere</w:t>
      </w:r>
      <w:r w:rsidRPr="00181723">
        <w:rPr>
          <w:rFonts w:ascii="Calibri"/>
        </w:rPr>
        <w:t xml:space="preserve"> [online] available from &lt;http://screencrush.com/walking-dead-season-7-ratings-down/&gt; [27 November 2016]</w:t>
      </w:r>
    </w:p>
    <w:p w14:paraId="62993888" w14:textId="77777777" w:rsidR="00181723" w:rsidRPr="00181723" w:rsidRDefault="00181723" w:rsidP="00181723">
      <w:pPr>
        <w:pStyle w:val="Bibliography"/>
        <w:rPr>
          <w:rFonts w:ascii="Calibri"/>
        </w:rPr>
      </w:pPr>
      <w:r w:rsidRPr="00181723">
        <w:rPr>
          <w:rFonts w:ascii="Calibri"/>
        </w:rPr>
        <w:t xml:space="preserve">Hantke, S. (2010) </w:t>
      </w:r>
      <w:r w:rsidRPr="00181723">
        <w:rPr>
          <w:rFonts w:ascii="Calibri"/>
          <w:i/>
          <w:iCs/>
        </w:rPr>
        <w:t>American Horror Film: The Genre at the Turn of the Millennium</w:t>
      </w:r>
      <w:r w:rsidRPr="00181723">
        <w:rPr>
          <w:rFonts w:ascii="Calibri"/>
        </w:rPr>
        <w:t>. Univ. Press of Mississippi</w:t>
      </w:r>
    </w:p>
    <w:p w14:paraId="2B1AAF92" w14:textId="77777777" w:rsidR="00181723" w:rsidRPr="00181723" w:rsidRDefault="00181723" w:rsidP="00181723">
      <w:pPr>
        <w:pStyle w:val="Bibliography"/>
        <w:rPr>
          <w:rFonts w:ascii="Calibri"/>
        </w:rPr>
      </w:pPr>
      <w:r w:rsidRPr="00181723">
        <w:rPr>
          <w:rFonts w:ascii="Calibri"/>
        </w:rPr>
        <w:t xml:space="preserve">Hootsuite (2015) </w:t>
      </w:r>
      <w:r w:rsidRPr="00181723">
        <w:rPr>
          <w:rFonts w:ascii="Calibri"/>
          <w:i/>
          <w:iCs/>
        </w:rPr>
        <w:t>Why Community Builders Are Choosing Slack</w:t>
      </w:r>
      <w:r w:rsidRPr="00181723">
        <w:rPr>
          <w:rFonts w:ascii="Calibri"/>
        </w:rPr>
        <w:t xml:space="preserve"> [online] available from &lt;https://blog.hootsuite.com/why-community-builders-are-choosing-slack/&gt; [28 November 2016]</w:t>
      </w:r>
    </w:p>
    <w:p w14:paraId="39CE38AD" w14:textId="77777777" w:rsidR="00181723" w:rsidRPr="00181723" w:rsidRDefault="00181723" w:rsidP="00181723">
      <w:pPr>
        <w:pStyle w:val="Bibliography"/>
        <w:rPr>
          <w:rFonts w:ascii="Calibri"/>
        </w:rPr>
      </w:pPr>
      <w:r w:rsidRPr="00181723">
        <w:rPr>
          <w:rFonts w:ascii="Calibri"/>
        </w:rPr>
        <w:t xml:space="preserve">Jarrow, C. (2012) </w:t>
      </w:r>
      <w:r w:rsidRPr="00181723">
        <w:rPr>
          <w:rFonts w:ascii="Calibri"/>
          <w:i/>
          <w:iCs/>
        </w:rPr>
        <w:t>5 Reasons Why Meeting Face-to-Face Is Best</w:t>
      </w:r>
      <w:r w:rsidRPr="00181723">
        <w:rPr>
          <w:rFonts w:ascii="Calibri"/>
        </w:rPr>
        <w:t xml:space="preserve"> [online] available from &lt;https://timemanagementninja.com/2012/10/5-reasons-why-meeting-face-to-face-is-best/&gt; [28 November 2016]</w:t>
      </w:r>
    </w:p>
    <w:p w14:paraId="37610703" w14:textId="77777777" w:rsidR="00181723" w:rsidRPr="00181723" w:rsidRDefault="00181723" w:rsidP="00181723">
      <w:pPr>
        <w:pStyle w:val="Bibliography"/>
        <w:rPr>
          <w:rFonts w:ascii="Calibri"/>
        </w:rPr>
      </w:pPr>
      <w:r w:rsidRPr="00181723">
        <w:rPr>
          <w:rFonts w:ascii="Calibri"/>
        </w:rPr>
        <w:t xml:space="preserve">Jenkins, H. (2007) </w:t>
      </w:r>
      <w:r w:rsidRPr="00181723">
        <w:rPr>
          <w:rFonts w:ascii="Calibri"/>
          <w:i/>
          <w:iCs/>
        </w:rPr>
        <w:t>Transmedia Storytelling 101</w:t>
      </w:r>
      <w:r w:rsidRPr="00181723">
        <w:rPr>
          <w:rFonts w:ascii="Calibri"/>
        </w:rPr>
        <w:t xml:space="preserve"> [online] available from &lt;http://henryjenkins.org/2007/03/transmedia_storytelling_101.html&gt; [27 November 2016]</w:t>
      </w:r>
    </w:p>
    <w:p w14:paraId="2056C07B" w14:textId="77777777" w:rsidR="00181723" w:rsidRPr="00181723" w:rsidRDefault="00181723" w:rsidP="00181723">
      <w:pPr>
        <w:pStyle w:val="Bibliography"/>
        <w:rPr>
          <w:rFonts w:ascii="Calibri"/>
        </w:rPr>
      </w:pPr>
      <w:r w:rsidRPr="00181723">
        <w:rPr>
          <w:rFonts w:ascii="Calibri"/>
        </w:rPr>
        <w:t xml:space="preserve">Jenkins, H. (2006) </w:t>
      </w:r>
      <w:r w:rsidRPr="00181723">
        <w:rPr>
          <w:rFonts w:ascii="Calibri"/>
          <w:i/>
          <w:iCs/>
        </w:rPr>
        <w:t>Convergence Culture: Where Old and New Media Collide</w:t>
      </w:r>
      <w:r w:rsidRPr="00181723">
        <w:rPr>
          <w:rFonts w:ascii="Calibri"/>
        </w:rPr>
        <w:t>. NYU Press</w:t>
      </w:r>
    </w:p>
    <w:p w14:paraId="3B22DF9D" w14:textId="77777777" w:rsidR="00181723" w:rsidRPr="00181723" w:rsidRDefault="00181723" w:rsidP="00181723">
      <w:pPr>
        <w:pStyle w:val="Bibliography"/>
        <w:rPr>
          <w:rFonts w:ascii="Calibri"/>
        </w:rPr>
      </w:pPr>
      <w:r w:rsidRPr="00181723">
        <w:rPr>
          <w:rFonts w:ascii="Calibri"/>
        </w:rPr>
        <w:t xml:space="preserve">Jenkins, H., Ford, S., and Green, J. (2013) </w:t>
      </w:r>
      <w:r w:rsidRPr="00181723">
        <w:rPr>
          <w:rFonts w:ascii="Calibri"/>
          <w:i/>
          <w:iCs/>
        </w:rPr>
        <w:t>Spreadable Media: Creating Value and Meaning in a Networked Culture</w:t>
      </w:r>
      <w:r w:rsidRPr="00181723">
        <w:rPr>
          <w:rFonts w:ascii="Calibri"/>
        </w:rPr>
        <w:t>. NYU Press</w:t>
      </w:r>
    </w:p>
    <w:p w14:paraId="43E954F7" w14:textId="77777777" w:rsidR="00181723" w:rsidRPr="00181723" w:rsidRDefault="00181723" w:rsidP="00181723">
      <w:pPr>
        <w:pStyle w:val="Bibliography"/>
        <w:rPr>
          <w:rFonts w:ascii="Calibri"/>
        </w:rPr>
      </w:pPr>
      <w:r w:rsidRPr="00181723">
        <w:rPr>
          <w:rFonts w:ascii="Calibri"/>
        </w:rPr>
        <w:t xml:space="preserve">Kalogeras, S. (2014) </w:t>
      </w:r>
      <w:r w:rsidRPr="00181723">
        <w:rPr>
          <w:rFonts w:ascii="Calibri"/>
          <w:i/>
          <w:iCs/>
        </w:rPr>
        <w:t>Transmedia Storytelling and the New Era of Media Convergence in Higher Education</w:t>
      </w:r>
      <w:r w:rsidRPr="00181723">
        <w:rPr>
          <w:rFonts w:ascii="Calibri"/>
        </w:rPr>
        <w:t>. Springer</w:t>
      </w:r>
    </w:p>
    <w:p w14:paraId="696D53C8" w14:textId="77777777" w:rsidR="00181723" w:rsidRPr="00181723" w:rsidRDefault="00181723" w:rsidP="00181723">
      <w:pPr>
        <w:pStyle w:val="Bibliography"/>
        <w:rPr>
          <w:rFonts w:ascii="Calibri"/>
        </w:rPr>
      </w:pPr>
      <w:r w:rsidRPr="00181723">
        <w:rPr>
          <w:rFonts w:ascii="Calibri"/>
        </w:rPr>
        <w:t xml:space="preserve">Klepek, P. (2012) </w:t>
      </w:r>
      <w:r w:rsidRPr="00181723">
        <w:rPr>
          <w:rFonts w:ascii="Calibri"/>
          <w:i/>
          <w:iCs/>
        </w:rPr>
        <w:t>The Walking Dead’s Faces of Death: Part 1</w:t>
      </w:r>
      <w:r w:rsidRPr="00181723">
        <w:rPr>
          <w:rFonts w:ascii="Calibri"/>
        </w:rPr>
        <w:t xml:space="preserve"> [online] available from &lt;http://www.giantbomb.com/articles/the-walking-deads-faces-of-death-part-1/1100-4335/&gt; [28 November 2016]</w:t>
      </w:r>
    </w:p>
    <w:p w14:paraId="22340782" w14:textId="77777777" w:rsidR="00181723" w:rsidRPr="00181723" w:rsidRDefault="00181723" w:rsidP="00181723">
      <w:pPr>
        <w:pStyle w:val="Bibliography"/>
        <w:rPr>
          <w:rFonts w:ascii="Calibri"/>
        </w:rPr>
      </w:pPr>
      <w:r w:rsidRPr="00181723">
        <w:rPr>
          <w:rFonts w:ascii="Calibri"/>
        </w:rPr>
        <w:t xml:space="preserve">Layton, M.C. (n.d.) </w:t>
      </w:r>
      <w:r w:rsidRPr="00181723">
        <w:rPr>
          <w:rFonts w:ascii="Calibri"/>
          <w:i/>
          <w:iCs/>
        </w:rPr>
        <w:t>Agile Project Management For Dummies Cheat Sheet - For Dummies</w:t>
      </w:r>
      <w:r w:rsidRPr="00181723">
        <w:rPr>
          <w:rFonts w:ascii="Calibri"/>
        </w:rPr>
        <w:t xml:space="preserve"> [online] available from &lt;http://www.dummies.com/how-to/content/agile-project-management-for-dummies-cheat-sheet.html&gt; [20 May 2016]</w:t>
      </w:r>
    </w:p>
    <w:p w14:paraId="4110D6A0" w14:textId="77777777" w:rsidR="00181723" w:rsidRPr="00181723" w:rsidRDefault="00181723" w:rsidP="00181723">
      <w:pPr>
        <w:pStyle w:val="Bibliography"/>
        <w:rPr>
          <w:rFonts w:ascii="Calibri"/>
        </w:rPr>
      </w:pPr>
      <w:r w:rsidRPr="00181723">
        <w:rPr>
          <w:rFonts w:ascii="Calibri"/>
        </w:rPr>
        <w:t xml:space="preserve">Miller, C.H. (2008) </w:t>
      </w:r>
      <w:r w:rsidRPr="00181723">
        <w:rPr>
          <w:rFonts w:ascii="Calibri"/>
          <w:i/>
          <w:iCs/>
        </w:rPr>
        <w:t>Digital Storytelling: A Creator’s Guide to Interactive Entertainment</w:t>
      </w:r>
      <w:r w:rsidRPr="00181723">
        <w:rPr>
          <w:rFonts w:ascii="Calibri"/>
        </w:rPr>
        <w:t>. 2 edition. Amsterdam ; Boston: Focal Press</w:t>
      </w:r>
    </w:p>
    <w:p w14:paraId="3E068E25" w14:textId="77777777" w:rsidR="00181723" w:rsidRPr="00181723" w:rsidRDefault="00181723" w:rsidP="00181723">
      <w:pPr>
        <w:pStyle w:val="Bibliography"/>
        <w:rPr>
          <w:rFonts w:ascii="Calibri"/>
        </w:rPr>
      </w:pPr>
      <w:r w:rsidRPr="00181723">
        <w:rPr>
          <w:rFonts w:ascii="Calibri"/>
        </w:rPr>
        <w:t xml:space="preserve">Salesforce (2014) </w:t>
      </w:r>
      <w:r w:rsidRPr="00181723">
        <w:rPr>
          <w:rFonts w:ascii="Calibri"/>
          <w:i/>
          <w:iCs/>
        </w:rPr>
        <w:t>2014 Mobile Behavior Report</w:t>
      </w:r>
      <w:r w:rsidRPr="00181723">
        <w:rPr>
          <w:rFonts w:ascii="Calibri"/>
        </w:rPr>
        <w:t xml:space="preserve"> [online] Marketing. Salesforce. available from &lt;https://www.marketingcloud.com/sites/exacttarget/files/deliverables/etmc-2014mobilebehaviorreport.pdf&gt; [28 November 2016]</w:t>
      </w:r>
    </w:p>
    <w:p w14:paraId="1C87E900" w14:textId="77777777" w:rsidR="00181723" w:rsidRPr="00181723" w:rsidRDefault="00181723" w:rsidP="00181723">
      <w:pPr>
        <w:pStyle w:val="Bibliography"/>
        <w:rPr>
          <w:rFonts w:ascii="Calibri"/>
        </w:rPr>
      </w:pPr>
      <w:r w:rsidRPr="00181723">
        <w:rPr>
          <w:rFonts w:ascii="Calibri"/>
        </w:rPr>
        <w:t xml:space="preserve">Shepherd, S. (2015) </w:t>
      </w:r>
      <w:r w:rsidRPr="00181723">
        <w:rPr>
          <w:rFonts w:ascii="Calibri"/>
          <w:i/>
          <w:iCs/>
        </w:rPr>
        <w:t>Transmedia Storytelling and The Matrix</w:t>
      </w:r>
      <w:r w:rsidRPr="00181723">
        <w:rPr>
          <w:rFonts w:ascii="Calibri"/>
        </w:rPr>
        <w:t xml:space="preserve"> [online] available from &lt;https://medium.com/@sam.shepherd/transmedia-storytelling-and-the-matrix-5398ed6b3c0e&gt; [28 November 2016]</w:t>
      </w:r>
    </w:p>
    <w:p w14:paraId="25026A63" w14:textId="77777777" w:rsidR="00181723" w:rsidRPr="00181723" w:rsidRDefault="00181723" w:rsidP="00181723">
      <w:pPr>
        <w:pStyle w:val="Bibliography"/>
        <w:rPr>
          <w:rFonts w:ascii="Calibri"/>
        </w:rPr>
      </w:pPr>
      <w:r w:rsidRPr="00181723">
        <w:rPr>
          <w:rFonts w:ascii="Calibri"/>
        </w:rPr>
        <w:t xml:space="preserve">Yang, B. and Zisiadis, M. (2014) </w:t>
      </w:r>
      <w:r w:rsidRPr="00181723">
        <w:rPr>
          <w:rFonts w:ascii="Calibri"/>
          <w:i/>
          <w:iCs/>
        </w:rPr>
        <w:t>Transmedia Marketing : Strengthening Multiplatform User Participation through Storytelling</w:t>
      </w:r>
      <w:r w:rsidRPr="00181723">
        <w:rPr>
          <w:rFonts w:ascii="Calibri"/>
        </w:rPr>
        <w:t xml:space="preserve"> [online] available from &lt;http://www.diva-portal.org/smash/record.jsf?pid=diva2:727294&gt; [28 November 2016]</w:t>
      </w:r>
    </w:p>
    <w:p w14:paraId="2F656B3D" w14:textId="2ECCA728" w:rsidR="0044351C" w:rsidRDefault="0044351C" w:rsidP="005F5E21">
      <w:r>
        <w:fldChar w:fldCharType="end"/>
      </w:r>
    </w:p>
    <w:sectPr w:rsidR="0044351C" w:rsidSect="004C05F6">
      <w:headerReference w:type="default" r:id="rId17"/>
      <w:pgSz w:w="11900" w:h="16840" w:code="9"/>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EC4645" w14:textId="77777777" w:rsidR="00595C87" w:rsidRDefault="00595C87" w:rsidP="00586E7A">
      <w:r>
        <w:separator/>
      </w:r>
    </w:p>
  </w:endnote>
  <w:endnote w:type="continuationSeparator" w:id="0">
    <w:p w14:paraId="28B689EC" w14:textId="77777777" w:rsidR="00595C87" w:rsidRDefault="00595C87" w:rsidP="00586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Yu Gothic Light">
    <w:panose1 w:val="00000000000000000000"/>
    <w:charset w:val="00"/>
    <w:family w:val="roman"/>
    <w:notTrueType/>
    <w:pitch w:val="default"/>
  </w:font>
  <w:font w:name="Yu Mincho">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6403E1" w14:textId="77777777" w:rsidR="00595C87" w:rsidRDefault="00595C87" w:rsidP="00586E7A">
      <w:r>
        <w:separator/>
      </w:r>
    </w:p>
  </w:footnote>
  <w:footnote w:type="continuationSeparator" w:id="0">
    <w:p w14:paraId="50E19A85" w14:textId="77777777" w:rsidR="00595C87" w:rsidRDefault="00595C87" w:rsidP="00586E7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713E8F" w14:textId="24F24414" w:rsidR="00595C87" w:rsidRPr="00965325" w:rsidRDefault="00595C87" w:rsidP="00965325">
    <w:pPr>
      <w:pStyle w:val="Subtitle"/>
      <w:jc w:val="right"/>
      <w:rPr>
        <w:rStyle w:val="SubtleEmphasis"/>
        <w:i w:val="0"/>
      </w:rPr>
    </w:pPr>
    <w:r w:rsidRPr="00965325">
      <w:rPr>
        <w:rStyle w:val="SubtleEmphasis"/>
        <w:i w:val="0"/>
      </w:rPr>
      <w:t>208MC Transmedia Project</w:t>
    </w:r>
  </w:p>
  <w:p w14:paraId="11252D42" w14:textId="3D1DD347" w:rsidR="00595C87" w:rsidRPr="005A4606" w:rsidRDefault="00595C87" w:rsidP="005A4606">
    <w:pPr>
      <w:pStyle w:val="Header"/>
      <w:jc w:val="center"/>
      <w:rPr>
        <w:color w:val="44546A" w:themeColor="text2"/>
        <w:sz w:val="20"/>
        <w:szCs w:val="20"/>
      </w:rPr>
    </w:pPr>
    <w:sdt>
      <w:sdtPr>
        <w:rPr>
          <w:caps/>
          <w:color w:val="44546A" w:themeColor="text2"/>
          <w:sz w:val="20"/>
          <w:szCs w:val="20"/>
        </w:rPr>
        <w:alias w:val="Title"/>
        <w:tag w:val=""/>
        <w:id w:val="-484788024"/>
        <w:placeholder>
          <w:docPart w:val="E5A92FD61CA79749B4BD6C0F1797D6D9"/>
        </w:placeholder>
        <w:dataBinding w:prefixMappings="xmlns:ns0='http://purl.org/dc/elements/1.1/' xmlns:ns1='http://schemas.openxmlformats.org/package/2006/metadata/core-properties' " w:xpath="/ns1:coreProperties[1]/ns0:title[1]" w:storeItemID="{6C3C8BC8-F283-45AE-878A-BAB7291924A1}"/>
        <w:text/>
      </w:sdtPr>
      <w:sdtEndPr>
        <w:rPr>
          <w:caps w:val="0"/>
        </w:rPr>
      </w:sdtEndPr>
      <w:sdtContent>
        <w:r>
          <w:rPr>
            <w:caps/>
            <w:color w:val="44546A" w:themeColor="text2"/>
            <w:sz w:val="20"/>
            <w:szCs w:val="20"/>
          </w:rPr>
          <w:t>The Dossier</w:t>
        </w:r>
      </w:sdtContent>
    </w:sdt>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434C1D"/>
    <w:multiLevelType w:val="hybridMultilevel"/>
    <w:tmpl w:val="798C4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790704"/>
    <w:multiLevelType w:val="hybridMultilevel"/>
    <w:tmpl w:val="8398C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activeWritingStyle w:appName="MSWord" w:lang="en-GB" w:vendorID="64" w:dllVersion="131078" w:nlCheck="1" w:checkStyle="1"/>
  <w:activeWritingStyle w:appName="MSWord" w:lang="en-US" w:vendorID="64" w:dllVersion="131078" w:nlCheck="1" w:checkStyle="1"/>
  <w:activeWritingStyle w:appName="MSWord" w:lang="en-GB" w:vendorID="2" w:dllVersion="6" w:checkStyle="1"/>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A53"/>
    <w:rsid w:val="00017B83"/>
    <w:rsid w:val="000221A1"/>
    <w:rsid w:val="00023049"/>
    <w:rsid w:val="00031712"/>
    <w:rsid w:val="00031EC4"/>
    <w:rsid w:val="0004057D"/>
    <w:rsid w:val="00046084"/>
    <w:rsid w:val="0005029D"/>
    <w:rsid w:val="00051673"/>
    <w:rsid w:val="00060F8F"/>
    <w:rsid w:val="00087D59"/>
    <w:rsid w:val="00091718"/>
    <w:rsid w:val="00093BDF"/>
    <w:rsid w:val="0009591F"/>
    <w:rsid w:val="000B123B"/>
    <w:rsid w:val="000C2887"/>
    <w:rsid w:val="000C4639"/>
    <w:rsid w:val="000C522E"/>
    <w:rsid w:val="000F46FB"/>
    <w:rsid w:val="000F5D9C"/>
    <w:rsid w:val="001001C5"/>
    <w:rsid w:val="00102F00"/>
    <w:rsid w:val="00105036"/>
    <w:rsid w:val="0011007A"/>
    <w:rsid w:val="00117AA7"/>
    <w:rsid w:val="00133E2E"/>
    <w:rsid w:val="00134DF5"/>
    <w:rsid w:val="001577C1"/>
    <w:rsid w:val="00181723"/>
    <w:rsid w:val="001828BB"/>
    <w:rsid w:val="00197120"/>
    <w:rsid w:val="001A5500"/>
    <w:rsid w:val="001B0555"/>
    <w:rsid w:val="001B1010"/>
    <w:rsid w:val="001C6D55"/>
    <w:rsid w:val="001D323E"/>
    <w:rsid w:val="001E1D38"/>
    <w:rsid w:val="001E31A6"/>
    <w:rsid w:val="001F02EF"/>
    <w:rsid w:val="001F40DE"/>
    <w:rsid w:val="0020240E"/>
    <w:rsid w:val="00220DDF"/>
    <w:rsid w:val="00222EBC"/>
    <w:rsid w:val="00223040"/>
    <w:rsid w:val="0022317B"/>
    <w:rsid w:val="00223D44"/>
    <w:rsid w:val="00245C9C"/>
    <w:rsid w:val="002735B4"/>
    <w:rsid w:val="00277DAD"/>
    <w:rsid w:val="00282C2D"/>
    <w:rsid w:val="002A5E3F"/>
    <w:rsid w:val="002B33B8"/>
    <w:rsid w:val="002B4339"/>
    <w:rsid w:val="002C290D"/>
    <w:rsid w:val="002D4825"/>
    <w:rsid w:val="002D6B45"/>
    <w:rsid w:val="002F3CEF"/>
    <w:rsid w:val="002F51A2"/>
    <w:rsid w:val="003019AC"/>
    <w:rsid w:val="00305BC9"/>
    <w:rsid w:val="00307AFC"/>
    <w:rsid w:val="003134A1"/>
    <w:rsid w:val="00322271"/>
    <w:rsid w:val="003277A8"/>
    <w:rsid w:val="00337C71"/>
    <w:rsid w:val="0034054A"/>
    <w:rsid w:val="00353572"/>
    <w:rsid w:val="003726ED"/>
    <w:rsid w:val="003928F6"/>
    <w:rsid w:val="003A0405"/>
    <w:rsid w:val="003A1BD8"/>
    <w:rsid w:val="003B0A5A"/>
    <w:rsid w:val="003B12E1"/>
    <w:rsid w:val="003B5D5C"/>
    <w:rsid w:val="003D12E5"/>
    <w:rsid w:val="003D203F"/>
    <w:rsid w:val="003E6936"/>
    <w:rsid w:val="003F129C"/>
    <w:rsid w:val="003F7E3C"/>
    <w:rsid w:val="0040027D"/>
    <w:rsid w:val="0040095A"/>
    <w:rsid w:val="00406977"/>
    <w:rsid w:val="00413AAE"/>
    <w:rsid w:val="00414F11"/>
    <w:rsid w:val="00431DE5"/>
    <w:rsid w:val="0044351C"/>
    <w:rsid w:val="004508C6"/>
    <w:rsid w:val="004620E0"/>
    <w:rsid w:val="0048739D"/>
    <w:rsid w:val="00490F1C"/>
    <w:rsid w:val="004926A4"/>
    <w:rsid w:val="004A027E"/>
    <w:rsid w:val="004C05F6"/>
    <w:rsid w:val="004C30F9"/>
    <w:rsid w:val="004C34DA"/>
    <w:rsid w:val="004D1DA5"/>
    <w:rsid w:val="004E2757"/>
    <w:rsid w:val="004E6A11"/>
    <w:rsid w:val="004F1603"/>
    <w:rsid w:val="004F359E"/>
    <w:rsid w:val="0050025D"/>
    <w:rsid w:val="00502F03"/>
    <w:rsid w:val="0051026D"/>
    <w:rsid w:val="00522C14"/>
    <w:rsid w:val="00523486"/>
    <w:rsid w:val="00525F25"/>
    <w:rsid w:val="00543F10"/>
    <w:rsid w:val="00555BE0"/>
    <w:rsid w:val="005747E0"/>
    <w:rsid w:val="00582D8F"/>
    <w:rsid w:val="00586E7A"/>
    <w:rsid w:val="00595C87"/>
    <w:rsid w:val="005A09FD"/>
    <w:rsid w:val="005A1165"/>
    <w:rsid w:val="005A3A53"/>
    <w:rsid w:val="005A4606"/>
    <w:rsid w:val="005B4785"/>
    <w:rsid w:val="005D5850"/>
    <w:rsid w:val="005E6834"/>
    <w:rsid w:val="005F4D4C"/>
    <w:rsid w:val="005F5E21"/>
    <w:rsid w:val="005F784F"/>
    <w:rsid w:val="006000C0"/>
    <w:rsid w:val="00616C29"/>
    <w:rsid w:val="00621A76"/>
    <w:rsid w:val="00624FB5"/>
    <w:rsid w:val="006322F5"/>
    <w:rsid w:val="006356C8"/>
    <w:rsid w:val="006549ED"/>
    <w:rsid w:val="00664E46"/>
    <w:rsid w:val="00682613"/>
    <w:rsid w:val="006836AA"/>
    <w:rsid w:val="00683982"/>
    <w:rsid w:val="006862EC"/>
    <w:rsid w:val="006A14CB"/>
    <w:rsid w:val="006A2098"/>
    <w:rsid w:val="006A4328"/>
    <w:rsid w:val="006B2B79"/>
    <w:rsid w:val="006D13BE"/>
    <w:rsid w:val="006E005E"/>
    <w:rsid w:val="00701B35"/>
    <w:rsid w:val="00701DAC"/>
    <w:rsid w:val="007067C0"/>
    <w:rsid w:val="00706854"/>
    <w:rsid w:val="00714A40"/>
    <w:rsid w:val="00743D04"/>
    <w:rsid w:val="00751133"/>
    <w:rsid w:val="00753CF4"/>
    <w:rsid w:val="007567C3"/>
    <w:rsid w:val="00782D88"/>
    <w:rsid w:val="007853F7"/>
    <w:rsid w:val="007C6063"/>
    <w:rsid w:val="007D00E0"/>
    <w:rsid w:val="007E4F2E"/>
    <w:rsid w:val="00814F3E"/>
    <w:rsid w:val="00831C6A"/>
    <w:rsid w:val="00855D37"/>
    <w:rsid w:val="008654A7"/>
    <w:rsid w:val="008655BB"/>
    <w:rsid w:val="00873C78"/>
    <w:rsid w:val="00874DBD"/>
    <w:rsid w:val="0088008A"/>
    <w:rsid w:val="00882A61"/>
    <w:rsid w:val="00887A1B"/>
    <w:rsid w:val="008968CB"/>
    <w:rsid w:val="00897B96"/>
    <w:rsid w:val="008A7E0E"/>
    <w:rsid w:val="008B2813"/>
    <w:rsid w:val="008C37B6"/>
    <w:rsid w:val="008C5662"/>
    <w:rsid w:val="008D6F52"/>
    <w:rsid w:val="008E3EB2"/>
    <w:rsid w:val="008F07F3"/>
    <w:rsid w:val="008F151E"/>
    <w:rsid w:val="008F4E50"/>
    <w:rsid w:val="009026A5"/>
    <w:rsid w:val="00903DEC"/>
    <w:rsid w:val="0094449C"/>
    <w:rsid w:val="0096008E"/>
    <w:rsid w:val="00960D8B"/>
    <w:rsid w:val="00965325"/>
    <w:rsid w:val="009678C8"/>
    <w:rsid w:val="0097142A"/>
    <w:rsid w:val="009847B6"/>
    <w:rsid w:val="0099449D"/>
    <w:rsid w:val="009A285B"/>
    <w:rsid w:val="009A48A9"/>
    <w:rsid w:val="009A7073"/>
    <w:rsid w:val="009C1D8D"/>
    <w:rsid w:val="009C4FA4"/>
    <w:rsid w:val="009C6F4C"/>
    <w:rsid w:val="009C7044"/>
    <w:rsid w:val="009D1E9B"/>
    <w:rsid w:val="009E1A71"/>
    <w:rsid w:val="009E7FC5"/>
    <w:rsid w:val="009F2A23"/>
    <w:rsid w:val="009F61AD"/>
    <w:rsid w:val="00A11192"/>
    <w:rsid w:val="00A176D3"/>
    <w:rsid w:val="00A17B4F"/>
    <w:rsid w:val="00A2315E"/>
    <w:rsid w:val="00A2381F"/>
    <w:rsid w:val="00A30CEA"/>
    <w:rsid w:val="00A352A3"/>
    <w:rsid w:val="00A42BDB"/>
    <w:rsid w:val="00A537C2"/>
    <w:rsid w:val="00A6182A"/>
    <w:rsid w:val="00A64E55"/>
    <w:rsid w:val="00A70D88"/>
    <w:rsid w:val="00A838F9"/>
    <w:rsid w:val="00A86E4A"/>
    <w:rsid w:val="00A9194B"/>
    <w:rsid w:val="00A93E8C"/>
    <w:rsid w:val="00A96217"/>
    <w:rsid w:val="00AC1265"/>
    <w:rsid w:val="00AD6F45"/>
    <w:rsid w:val="00B02AA6"/>
    <w:rsid w:val="00B05F5A"/>
    <w:rsid w:val="00B13AE6"/>
    <w:rsid w:val="00B16E7B"/>
    <w:rsid w:val="00B220AB"/>
    <w:rsid w:val="00B22978"/>
    <w:rsid w:val="00B24846"/>
    <w:rsid w:val="00B27D8D"/>
    <w:rsid w:val="00B43823"/>
    <w:rsid w:val="00B43BE3"/>
    <w:rsid w:val="00B44F28"/>
    <w:rsid w:val="00BA3FCA"/>
    <w:rsid w:val="00BB2C75"/>
    <w:rsid w:val="00BB74EF"/>
    <w:rsid w:val="00BC336A"/>
    <w:rsid w:val="00BC5668"/>
    <w:rsid w:val="00BE2C5F"/>
    <w:rsid w:val="00BE63BF"/>
    <w:rsid w:val="00BF4EBC"/>
    <w:rsid w:val="00C17097"/>
    <w:rsid w:val="00C20FD5"/>
    <w:rsid w:val="00C4076E"/>
    <w:rsid w:val="00C436B6"/>
    <w:rsid w:val="00C70B90"/>
    <w:rsid w:val="00C724F3"/>
    <w:rsid w:val="00C83EA4"/>
    <w:rsid w:val="00C9038D"/>
    <w:rsid w:val="00C903DC"/>
    <w:rsid w:val="00C9527B"/>
    <w:rsid w:val="00CA41C2"/>
    <w:rsid w:val="00CA465E"/>
    <w:rsid w:val="00CF16F2"/>
    <w:rsid w:val="00D017D3"/>
    <w:rsid w:val="00D01AE8"/>
    <w:rsid w:val="00D032CE"/>
    <w:rsid w:val="00D30399"/>
    <w:rsid w:val="00D32498"/>
    <w:rsid w:val="00D352C6"/>
    <w:rsid w:val="00D473D3"/>
    <w:rsid w:val="00D75497"/>
    <w:rsid w:val="00D779A2"/>
    <w:rsid w:val="00D82989"/>
    <w:rsid w:val="00D92988"/>
    <w:rsid w:val="00D94CD0"/>
    <w:rsid w:val="00D9589F"/>
    <w:rsid w:val="00DB7B6B"/>
    <w:rsid w:val="00DD044A"/>
    <w:rsid w:val="00DE0019"/>
    <w:rsid w:val="00DE56B7"/>
    <w:rsid w:val="00DE5A3E"/>
    <w:rsid w:val="00DE7C8C"/>
    <w:rsid w:val="00E073B4"/>
    <w:rsid w:val="00E36B76"/>
    <w:rsid w:val="00E53B8F"/>
    <w:rsid w:val="00E64A82"/>
    <w:rsid w:val="00E65A5F"/>
    <w:rsid w:val="00E85050"/>
    <w:rsid w:val="00E901FD"/>
    <w:rsid w:val="00E916C8"/>
    <w:rsid w:val="00E96C70"/>
    <w:rsid w:val="00EA07C9"/>
    <w:rsid w:val="00EB3DD3"/>
    <w:rsid w:val="00ED68A4"/>
    <w:rsid w:val="00EE3962"/>
    <w:rsid w:val="00F00600"/>
    <w:rsid w:val="00F17005"/>
    <w:rsid w:val="00F32C69"/>
    <w:rsid w:val="00F413F3"/>
    <w:rsid w:val="00F553AB"/>
    <w:rsid w:val="00F56568"/>
    <w:rsid w:val="00F6376F"/>
    <w:rsid w:val="00F63FE6"/>
    <w:rsid w:val="00F81788"/>
    <w:rsid w:val="00F82652"/>
    <w:rsid w:val="00F8640A"/>
    <w:rsid w:val="00F86918"/>
    <w:rsid w:val="00F93CAE"/>
    <w:rsid w:val="00F95909"/>
    <w:rsid w:val="00F95E7E"/>
    <w:rsid w:val="00F963FA"/>
    <w:rsid w:val="00FA1CDF"/>
    <w:rsid w:val="00FA54C5"/>
    <w:rsid w:val="00FB0FB5"/>
    <w:rsid w:val="00FD4586"/>
    <w:rsid w:val="00FD54FB"/>
    <w:rsid w:val="00FE514D"/>
    <w:rsid w:val="00FF3623"/>
    <w:rsid w:val="00FF464F"/>
    <w:rsid w:val="00FF5132"/>
    <w:rsid w:val="00FF53A2"/>
    <w:rsid w:val="00FF5B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6A69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A3A5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3A5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3A53"/>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73C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73C78"/>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73C78"/>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A3A5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3A53"/>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A3A53"/>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502F03"/>
    <w:rPr>
      <w:i/>
      <w:iCs/>
      <w:color w:val="404040" w:themeColor="text1" w:themeTint="BF"/>
    </w:rPr>
  </w:style>
  <w:style w:type="character" w:customStyle="1" w:styleId="Heading4Char">
    <w:name w:val="Heading 4 Char"/>
    <w:basedOn w:val="DefaultParagraphFont"/>
    <w:link w:val="Heading4"/>
    <w:uiPriority w:val="9"/>
    <w:rsid w:val="00873C7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873C7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873C78"/>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873C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3C78"/>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5F5E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5F5E2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5F5E21"/>
    <w:rPr>
      <w:rFonts w:eastAsiaTheme="minorEastAsia"/>
      <w:color w:val="5A5A5A" w:themeColor="text1" w:themeTint="A5"/>
      <w:spacing w:val="15"/>
      <w:sz w:val="22"/>
      <w:szCs w:val="22"/>
    </w:rPr>
  </w:style>
  <w:style w:type="paragraph" w:styleId="Header">
    <w:name w:val="header"/>
    <w:basedOn w:val="Normal"/>
    <w:link w:val="HeaderChar"/>
    <w:uiPriority w:val="99"/>
    <w:unhideWhenUsed/>
    <w:rsid w:val="00586E7A"/>
    <w:pPr>
      <w:tabs>
        <w:tab w:val="center" w:pos="4680"/>
        <w:tab w:val="right" w:pos="9360"/>
      </w:tabs>
    </w:pPr>
  </w:style>
  <w:style w:type="character" w:customStyle="1" w:styleId="HeaderChar">
    <w:name w:val="Header Char"/>
    <w:basedOn w:val="DefaultParagraphFont"/>
    <w:link w:val="Header"/>
    <w:uiPriority w:val="99"/>
    <w:rsid w:val="00586E7A"/>
  </w:style>
  <w:style w:type="paragraph" w:styleId="Footer">
    <w:name w:val="footer"/>
    <w:basedOn w:val="Normal"/>
    <w:link w:val="FooterChar"/>
    <w:uiPriority w:val="99"/>
    <w:unhideWhenUsed/>
    <w:rsid w:val="00586E7A"/>
    <w:pPr>
      <w:tabs>
        <w:tab w:val="center" w:pos="4680"/>
        <w:tab w:val="right" w:pos="9360"/>
      </w:tabs>
    </w:pPr>
  </w:style>
  <w:style w:type="character" w:customStyle="1" w:styleId="FooterChar">
    <w:name w:val="Footer Char"/>
    <w:basedOn w:val="DefaultParagraphFont"/>
    <w:link w:val="Footer"/>
    <w:uiPriority w:val="99"/>
    <w:rsid w:val="00586E7A"/>
  </w:style>
  <w:style w:type="paragraph" w:styleId="NoSpacing">
    <w:name w:val="No Spacing"/>
    <w:uiPriority w:val="1"/>
    <w:qFormat/>
    <w:rsid w:val="00586E7A"/>
    <w:rPr>
      <w:rFonts w:eastAsiaTheme="minorEastAsia"/>
      <w:sz w:val="22"/>
      <w:szCs w:val="22"/>
      <w:lang w:eastAsia="zh-CN"/>
    </w:rPr>
  </w:style>
  <w:style w:type="character" w:styleId="PlaceholderText">
    <w:name w:val="Placeholder Text"/>
    <w:basedOn w:val="DefaultParagraphFont"/>
    <w:uiPriority w:val="99"/>
    <w:semiHidden/>
    <w:rsid w:val="00965325"/>
    <w:rPr>
      <w:color w:val="808080"/>
    </w:rPr>
  </w:style>
  <w:style w:type="character" w:styleId="Hyperlink">
    <w:name w:val="Hyperlink"/>
    <w:basedOn w:val="DefaultParagraphFont"/>
    <w:uiPriority w:val="99"/>
    <w:unhideWhenUsed/>
    <w:rsid w:val="00BC336A"/>
    <w:rPr>
      <w:color w:val="0563C1" w:themeColor="hyperlink"/>
      <w:u w:val="single"/>
    </w:rPr>
  </w:style>
  <w:style w:type="character" w:styleId="Strong">
    <w:name w:val="Strong"/>
    <w:basedOn w:val="DefaultParagraphFont"/>
    <w:uiPriority w:val="22"/>
    <w:qFormat/>
    <w:rsid w:val="0009591F"/>
    <w:rPr>
      <w:b/>
      <w:bCs/>
    </w:rPr>
  </w:style>
  <w:style w:type="character" w:customStyle="1" w:styleId="apple-converted-space">
    <w:name w:val="apple-converted-space"/>
    <w:basedOn w:val="DefaultParagraphFont"/>
    <w:rsid w:val="00051673"/>
  </w:style>
  <w:style w:type="character" w:customStyle="1" w:styleId="selectable">
    <w:name w:val="selectable"/>
    <w:basedOn w:val="DefaultParagraphFont"/>
    <w:rsid w:val="00413AAE"/>
  </w:style>
  <w:style w:type="paragraph" w:styleId="NormalWeb">
    <w:name w:val="Normal (Web)"/>
    <w:basedOn w:val="Normal"/>
    <w:uiPriority w:val="99"/>
    <w:semiHidden/>
    <w:unhideWhenUsed/>
    <w:rsid w:val="00F00600"/>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E51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514D"/>
    <w:rPr>
      <w:rFonts w:ascii="Lucida Grande" w:hAnsi="Lucida Grande" w:cs="Lucida Grande"/>
      <w:sz w:val="18"/>
      <w:szCs w:val="18"/>
      <w:lang w:val="en-GB"/>
    </w:rPr>
  </w:style>
  <w:style w:type="paragraph" w:styleId="Bibliography">
    <w:name w:val="Bibliography"/>
    <w:basedOn w:val="Normal"/>
    <w:next w:val="Normal"/>
    <w:uiPriority w:val="37"/>
    <w:unhideWhenUsed/>
    <w:rsid w:val="0044351C"/>
    <w:pPr>
      <w:spacing w:after="240"/>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5A3A5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3A5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3A53"/>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73C7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873C78"/>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73C78"/>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A3A5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3A53"/>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A3A53"/>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502F03"/>
    <w:rPr>
      <w:i/>
      <w:iCs/>
      <w:color w:val="404040" w:themeColor="text1" w:themeTint="BF"/>
    </w:rPr>
  </w:style>
  <w:style w:type="character" w:customStyle="1" w:styleId="Heading4Char">
    <w:name w:val="Heading 4 Char"/>
    <w:basedOn w:val="DefaultParagraphFont"/>
    <w:link w:val="Heading4"/>
    <w:uiPriority w:val="9"/>
    <w:rsid w:val="00873C7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873C7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873C78"/>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873C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3C78"/>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5F5E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5F5E2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5F5E21"/>
    <w:rPr>
      <w:rFonts w:eastAsiaTheme="minorEastAsia"/>
      <w:color w:val="5A5A5A" w:themeColor="text1" w:themeTint="A5"/>
      <w:spacing w:val="15"/>
      <w:sz w:val="22"/>
      <w:szCs w:val="22"/>
    </w:rPr>
  </w:style>
  <w:style w:type="paragraph" w:styleId="Header">
    <w:name w:val="header"/>
    <w:basedOn w:val="Normal"/>
    <w:link w:val="HeaderChar"/>
    <w:uiPriority w:val="99"/>
    <w:unhideWhenUsed/>
    <w:rsid w:val="00586E7A"/>
    <w:pPr>
      <w:tabs>
        <w:tab w:val="center" w:pos="4680"/>
        <w:tab w:val="right" w:pos="9360"/>
      </w:tabs>
    </w:pPr>
  </w:style>
  <w:style w:type="character" w:customStyle="1" w:styleId="HeaderChar">
    <w:name w:val="Header Char"/>
    <w:basedOn w:val="DefaultParagraphFont"/>
    <w:link w:val="Header"/>
    <w:uiPriority w:val="99"/>
    <w:rsid w:val="00586E7A"/>
  </w:style>
  <w:style w:type="paragraph" w:styleId="Footer">
    <w:name w:val="footer"/>
    <w:basedOn w:val="Normal"/>
    <w:link w:val="FooterChar"/>
    <w:uiPriority w:val="99"/>
    <w:unhideWhenUsed/>
    <w:rsid w:val="00586E7A"/>
    <w:pPr>
      <w:tabs>
        <w:tab w:val="center" w:pos="4680"/>
        <w:tab w:val="right" w:pos="9360"/>
      </w:tabs>
    </w:pPr>
  </w:style>
  <w:style w:type="character" w:customStyle="1" w:styleId="FooterChar">
    <w:name w:val="Footer Char"/>
    <w:basedOn w:val="DefaultParagraphFont"/>
    <w:link w:val="Footer"/>
    <w:uiPriority w:val="99"/>
    <w:rsid w:val="00586E7A"/>
  </w:style>
  <w:style w:type="paragraph" w:styleId="NoSpacing">
    <w:name w:val="No Spacing"/>
    <w:uiPriority w:val="1"/>
    <w:qFormat/>
    <w:rsid w:val="00586E7A"/>
    <w:rPr>
      <w:rFonts w:eastAsiaTheme="minorEastAsia"/>
      <w:sz w:val="22"/>
      <w:szCs w:val="22"/>
      <w:lang w:eastAsia="zh-CN"/>
    </w:rPr>
  </w:style>
  <w:style w:type="character" w:styleId="PlaceholderText">
    <w:name w:val="Placeholder Text"/>
    <w:basedOn w:val="DefaultParagraphFont"/>
    <w:uiPriority w:val="99"/>
    <w:semiHidden/>
    <w:rsid w:val="00965325"/>
    <w:rPr>
      <w:color w:val="808080"/>
    </w:rPr>
  </w:style>
  <w:style w:type="character" w:styleId="Hyperlink">
    <w:name w:val="Hyperlink"/>
    <w:basedOn w:val="DefaultParagraphFont"/>
    <w:uiPriority w:val="99"/>
    <w:unhideWhenUsed/>
    <w:rsid w:val="00BC336A"/>
    <w:rPr>
      <w:color w:val="0563C1" w:themeColor="hyperlink"/>
      <w:u w:val="single"/>
    </w:rPr>
  </w:style>
  <w:style w:type="character" w:styleId="Strong">
    <w:name w:val="Strong"/>
    <w:basedOn w:val="DefaultParagraphFont"/>
    <w:uiPriority w:val="22"/>
    <w:qFormat/>
    <w:rsid w:val="0009591F"/>
    <w:rPr>
      <w:b/>
      <w:bCs/>
    </w:rPr>
  </w:style>
  <w:style w:type="character" w:customStyle="1" w:styleId="apple-converted-space">
    <w:name w:val="apple-converted-space"/>
    <w:basedOn w:val="DefaultParagraphFont"/>
    <w:rsid w:val="00051673"/>
  </w:style>
  <w:style w:type="character" w:customStyle="1" w:styleId="selectable">
    <w:name w:val="selectable"/>
    <w:basedOn w:val="DefaultParagraphFont"/>
    <w:rsid w:val="00413AAE"/>
  </w:style>
  <w:style w:type="paragraph" w:styleId="NormalWeb">
    <w:name w:val="Normal (Web)"/>
    <w:basedOn w:val="Normal"/>
    <w:uiPriority w:val="99"/>
    <w:semiHidden/>
    <w:unhideWhenUsed/>
    <w:rsid w:val="00F00600"/>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FE51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514D"/>
    <w:rPr>
      <w:rFonts w:ascii="Lucida Grande" w:hAnsi="Lucida Grande" w:cs="Lucida Grande"/>
      <w:sz w:val="18"/>
      <w:szCs w:val="18"/>
      <w:lang w:val="en-GB"/>
    </w:rPr>
  </w:style>
  <w:style w:type="paragraph" w:styleId="Bibliography">
    <w:name w:val="Bibliography"/>
    <w:basedOn w:val="Normal"/>
    <w:next w:val="Normal"/>
    <w:uiPriority w:val="37"/>
    <w:unhideWhenUsed/>
    <w:rsid w:val="0044351C"/>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09012">
      <w:bodyDiv w:val="1"/>
      <w:marLeft w:val="0"/>
      <w:marRight w:val="0"/>
      <w:marTop w:val="0"/>
      <w:marBottom w:val="0"/>
      <w:divBdr>
        <w:top w:val="none" w:sz="0" w:space="0" w:color="auto"/>
        <w:left w:val="none" w:sz="0" w:space="0" w:color="auto"/>
        <w:bottom w:val="none" w:sz="0" w:space="0" w:color="auto"/>
        <w:right w:val="none" w:sz="0" w:space="0" w:color="auto"/>
      </w:divBdr>
    </w:div>
    <w:div w:id="41828483">
      <w:bodyDiv w:val="1"/>
      <w:marLeft w:val="0"/>
      <w:marRight w:val="0"/>
      <w:marTop w:val="0"/>
      <w:marBottom w:val="0"/>
      <w:divBdr>
        <w:top w:val="none" w:sz="0" w:space="0" w:color="auto"/>
        <w:left w:val="none" w:sz="0" w:space="0" w:color="auto"/>
        <w:bottom w:val="none" w:sz="0" w:space="0" w:color="auto"/>
        <w:right w:val="none" w:sz="0" w:space="0" w:color="auto"/>
      </w:divBdr>
    </w:div>
    <w:div w:id="131020113">
      <w:bodyDiv w:val="1"/>
      <w:marLeft w:val="0"/>
      <w:marRight w:val="0"/>
      <w:marTop w:val="0"/>
      <w:marBottom w:val="0"/>
      <w:divBdr>
        <w:top w:val="none" w:sz="0" w:space="0" w:color="auto"/>
        <w:left w:val="none" w:sz="0" w:space="0" w:color="auto"/>
        <w:bottom w:val="none" w:sz="0" w:space="0" w:color="auto"/>
        <w:right w:val="none" w:sz="0" w:space="0" w:color="auto"/>
      </w:divBdr>
    </w:div>
    <w:div w:id="234704211">
      <w:bodyDiv w:val="1"/>
      <w:marLeft w:val="0"/>
      <w:marRight w:val="0"/>
      <w:marTop w:val="0"/>
      <w:marBottom w:val="0"/>
      <w:divBdr>
        <w:top w:val="none" w:sz="0" w:space="0" w:color="auto"/>
        <w:left w:val="none" w:sz="0" w:space="0" w:color="auto"/>
        <w:bottom w:val="none" w:sz="0" w:space="0" w:color="auto"/>
        <w:right w:val="none" w:sz="0" w:space="0" w:color="auto"/>
      </w:divBdr>
    </w:div>
    <w:div w:id="500630041">
      <w:bodyDiv w:val="1"/>
      <w:marLeft w:val="0"/>
      <w:marRight w:val="0"/>
      <w:marTop w:val="0"/>
      <w:marBottom w:val="0"/>
      <w:divBdr>
        <w:top w:val="none" w:sz="0" w:space="0" w:color="auto"/>
        <w:left w:val="none" w:sz="0" w:space="0" w:color="auto"/>
        <w:bottom w:val="none" w:sz="0" w:space="0" w:color="auto"/>
        <w:right w:val="none" w:sz="0" w:space="0" w:color="auto"/>
      </w:divBdr>
    </w:div>
    <w:div w:id="519470987">
      <w:bodyDiv w:val="1"/>
      <w:marLeft w:val="0"/>
      <w:marRight w:val="0"/>
      <w:marTop w:val="0"/>
      <w:marBottom w:val="0"/>
      <w:divBdr>
        <w:top w:val="none" w:sz="0" w:space="0" w:color="auto"/>
        <w:left w:val="none" w:sz="0" w:space="0" w:color="auto"/>
        <w:bottom w:val="none" w:sz="0" w:space="0" w:color="auto"/>
        <w:right w:val="none" w:sz="0" w:space="0" w:color="auto"/>
      </w:divBdr>
    </w:div>
    <w:div w:id="715810503">
      <w:bodyDiv w:val="1"/>
      <w:marLeft w:val="0"/>
      <w:marRight w:val="0"/>
      <w:marTop w:val="0"/>
      <w:marBottom w:val="0"/>
      <w:divBdr>
        <w:top w:val="none" w:sz="0" w:space="0" w:color="auto"/>
        <w:left w:val="none" w:sz="0" w:space="0" w:color="auto"/>
        <w:bottom w:val="none" w:sz="0" w:space="0" w:color="auto"/>
        <w:right w:val="none" w:sz="0" w:space="0" w:color="auto"/>
      </w:divBdr>
      <w:divsChild>
        <w:div w:id="2103648864">
          <w:marLeft w:val="0"/>
          <w:marRight w:val="0"/>
          <w:marTop w:val="0"/>
          <w:marBottom w:val="0"/>
          <w:divBdr>
            <w:top w:val="none" w:sz="0" w:space="0" w:color="auto"/>
            <w:left w:val="none" w:sz="0" w:space="0" w:color="auto"/>
            <w:bottom w:val="none" w:sz="0" w:space="0" w:color="auto"/>
            <w:right w:val="none" w:sz="0" w:space="0" w:color="auto"/>
          </w:divBdr>
        </w:div>
        <w:div w:id="1143890028">
          <w:marLeft w:val="0"/>
          <w:marRight w:val="0"/>
          <w:marTop w:val="0"/>
          <w:marBottom w:val="0"/>
          <w:divBdr>
            <w:top w:val="none" w:sz="0" w:space="0" w:color="auto"/>
            <w:left w:val="none" w:sz="0" w:space="0" w:color="auto"/>
            <w:bottom w:val="none" w:sz="0" w:space="0" w:color="auto"/>
            <w:right w:val="none" w:sz="0" w:space="0" w:color="auto"/>
          </w:divBdr>
        </w:div>
      </w:divsChild>
    </w:div>
    <w:div w:id="725446432">
      <w:bodyDiv w:val="1"/>
      <w:marLeft w:val="0"/>
      <w:marRight w:val="0"/>
      <w:marTop w:val="0"/>
      <w:marBottom w:val="0"/>
      <w:divBdr>
        <w:top w:val="none" w:sz="0" w:space="0" w:color="auto"/>
        <w:left w:val="none" w:sz="0" w:space="0" w:color="auto"/>
        <w:bottom w:val="none" w:sz="0" w:space="0" w:color="auto"/>
        <w:right w:val="none" w:sz="0" w:space="0" w:color="auto"/>
      </w:divBdr>
    </w:div>
    <w:div w:id="779959480">
      <w:bodyDiv w:val="1"/>
      <w:marLeft w:val="0"/>
      <w:marRight w:val="0"/>
      <w:marTop w:val="0"/>
      <w:marBottom w:val="0"/>
      <w:divBdr>
        <w:top w:val="none" w:sz="0" w:space="0" w:color="auto"/>
        <w:left w:val="none" w:sz="0" w:space="0" w:color="auto"/>
        <w:bottom w:val="none" w:sz="0" w:space="0" w:color="auto"/>
        <w:right w:val="none" w:sz="0" w:space="0" w:color="auto"/>
      </w:divBdr>
      <w:divsChild>
        <w:div w:id="805582089">
          <w:marLeft w:val="0"/>
          <w:marRight w:val="0"/>
          <w:marTop w:val="0"/>
          <w:marBottom w:val="0"/>
          <w:divBdr>
            <w:top w:val="none" w:sz="0" w:space="0" w:color="auto"/>
            <w:left w:val="none" w:sz="0" w:space="0" w:color="auto"/>
            <w:bottom w:val="none" w:sz="0" w:space="0" w:color="auto"/>
            <w:right w:val="none" w:sz="0" w:space="0" w:color="auto"/>
          </w:divBdr>
        </w:div>
      </w:divsChild>
    </w:div>
    <w:div w:id="841629666">
      <w:bodyDiv w:val="1"/>
      <w:marLeft w:val="0"/>
      <w:marRight w:val="0"/>
      <w:marTop w:val="0"/>
      <w:marBottom w:val="0"/>
      <w:divBdr>
        <w:top w:val="none" w:sz="0" w:space="0" w:color="auto"/>
        <w:left w:val="none" w:sz="0" w:space="0" w:color="auto"/>
        <w:bottom w:val="none" w:sz="0" w:space="0" w:color="auto"/>
        <w:right w:val="none" w:sz="0" w:space="0" w:color="auto"/>
      </w:divBdr>
    </w:div>
    <w:div w:id="1009719857">
      <w:bodyDiv w:val="1"/>
      <w:marLeft w:val="0"/>
      <w:marRight w:val="0"/>
      <w:marTop w:val="0"/>
      <w:marBottom w:val="0"/>
      <w:divBdr>
        <w:top w:val="none" w:sz="0" w:space="0" w:color="auto"/>
        <w:left w:val="none" w:sz="0" w:space="0" w:color="auto"/>
        <w:bottom w:val="none" w:sz="0" w:space="0" w:color="auto"/>
        <w:right w:val="none" w:sz="0" w:space="0" w:color="auto"/>
      </w:divBdr>
    </w:div>
    <w:div w:id="1010834434">
      <w:bodyDiv w:val="1"/>
      <w:marLeft w:val="0"/>
      <w:marRight w:val="0"/>
      <w:marTop w:val="0"/>
      <w:marBottom w:val="0"/>
      <w:divBdr>
        <w:top w:val="none" w:sz="0" w:space="0" w:color="auto"/>
        <w:left w:val="none" w:sz="0" w:space="0" w:color="auto"/>
        <w:bottom w:val="none" w:sz="0" w:space="0" w:color="auto"/>
        <w:right w:val="none" w:sz="0" w:space="0" w:color="auto"/>
      </w:divBdr>
    </w:div>
    <w:div w:id="1096485942">
      <w:bodyDiv w:val="1"/>
      <w:marLeft w:val="0"/>
      <w:marRight w:val="0"/>
      <w:marTop w:val="0"/>
      <w:marBottom w:val="0"/>
      <w:divBdr>
        <w:top w:val="none" w:sz="0" w:space="0" w:color="auto"/>
        <w:left w:val="none" w:sz="0" w:space="0" w:color="auto"/>
        <w:bottom w:val="none" w:sz="0" w:space="0" w:color="auto"/>
        <w:right w:val="none" w:sz="0" w:space="0" w:color="auto"/>
      </w:divBdr>
    </w:div>
    <w:div w:id="1353384425">
      <w:bodyDiv w:val="1"/>
      <w:marLeft w:val="0"/>
      <w:marRight w:val="0"/>
      <w:marTop w:val="0"/>
      <w:marBottom w:val="0"/>
      <w:divBdr>
        <w:top w:val="none" w:sz="0" w:space="0" w:color="auto"/>
        <w:left w:val="none" w:sz="0" w:space="0" w:color="auto"/>
        <w:bottom w:val="none" w:sz="0" w:space="0" w:color="auto"/>
        <w:right w:val="none" w:sz="0" w:space="0" w:color="auto"/>
      </w:divBdr>
    </w:div>
    <w:div w:id="1379356442">
      <w:bodyDiv w:val="1"/>
      <w:marLeft w:val="0"/>
      <w:marRight w:val="0"/>
      <w:marTop w:val="0"/>
      <w:marBottom w:val="0"/>
      <w:divBdr>
        <w:top w:val="none" w:sz="0" w:space="0" w:color="auto"/>
        <w:left w:val="none" w:sz="0" w:space="0" w:color="auto"/>
        <w:bottom w:val="none" w:sz="0" w:space="0" w:color="auto"/>
        <w:right w:val="none" w:sz="0" w:space="0" w:color="auto"/>
      </w:divBdr>
    </w:div>
    <w:div w:id="1412969369">
      <w:bodyDiv w:val="1"/>
      <w:marLeft w:val="0"/>
      <w:marRight w:val="0"/>
      <w:marTop w:val="0"/>
      <w:marBottom w:val="0"/>
      <w:divBdr>
        <w:top w:val="none" w:sz="0" w:space="0" w:color="auto"/>
        <w:left w:val="none" w:sz="0" w:space="0" w:color="auto"/>
        <w:bottom w:val="none" w:sz="0" w:space="0" w:color="auto"/>
        <w:right w:val="none" w:sz="0" w:space="0" w:color="auto"/>
      </w:divBdr>
    </w:div>
    <w:div w:id="1474131982">
      <w:bodyDiv w:val="1"/>
      <w:marLeft w:val="0"/>
      <w:marRight w:val="0"/>
      <w:marTop w:val="0"/>
      <w:marBottom w:val="0"/>
      <w:divBdr>
        <w:top w:val="none" w:sz="0" w:space="0" w:color="auto"/>
        <w:left w:val="none" w:sz="0" w:space="0" w:color="auto"/>
        <w:bottom w:val="none" w:sz="0" w:space="0" w:color="auto"/>
        <w:right w:val="none" w:sz="0" w:space="0" w:color="auto"/>
      </w:divBdr>
    </w:div>
    <w:div w:id="1548562797">
      <w:bodyDiv w:val="1"/>
      <w:marLeft w:val="0"/>
      <w:marRight w:val="0"/>
      <w:marTop w:val="0"/>
      <w:marBottom w:val="0"/>
      <w:divBdr>
        <w:top w:val="none" w:sz="0" w:space="0" w:color="auto"/>
        <w:left w:val="none" w:sz="0" w:space="0" w:color="auto"/>
        <w:bottom w:val="none" w:sz="0" w:space="0" w:color="auto"/>
        <w:right w:val="none" w:sz="0" w:space="0" w:color="auto"/>
      </w:divBdr>
    </w:div>
    <w:div w:id="1643802609">
      <w:bodyDiv w:val="1"/>
      <w:marLeft w:val="0"/>
      <w:marRight w:val="0"/>
      <w:marTop w:val="0"/>
      <w:marBottom w:val="0"/>
      <w:divBdr>
        <w:top w:val="none" w:sz="0" w:space="0" w:color="auto"/>
        <w:left w:val="none" w:sz="0" w:space="0" w:color="auto"/>
        <w:bottom w:val="none" w:sz="0" w:space="0" w:color="auto"/>
        <w:right w:val="none" w:sz="0" w:space="0" w:color="auto"/>
      </w:divBdr>
    </w:div>
    <w:div w:id="1675837276">
      <w:bodyDiv w:val="1"/>
      <w:marLeft w:val="0"/>
      <w:marRight w:val="0"/>
      <w:marTop w:val="0"/>
      <w:marBottom w:val="0"/>
      <w:divBdr>
        <w:top w:val="none" w:sz="0" w:space="0" w:color="auto"/>
        <w:left w:val="none" w:sz="0" w:space="0" w:color="auto"/>
        <w:bottom w:val="none" w:sz="0" w:space="0" w:color="auto"/>
        <w:right w:val="none" w:sz="0" w:space="0" w:color="auto"/>
      </w:divBdr>
    </w:div>
    <w:div w:id="19995342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10" Type="http://schemas.openxmlformats.org/officeDocument/2006/relationships/hyperlink" Target="https://killerseries.co.uk" TargetMode="External"/><Relationship Id="rId11" Type="http://schemas.openxmlformats.org/officeDocument/2006/relationships/hyperlink" Target="https://www.surveymonkey.com/results/SM-NMLDNLPN/" TargetMode="External"/><Relationship Id="rId12" Type="http://schemas.openxmlformats.org/officeDocument/2006/relationships/hyperlink" Target="https://github.com/gravesat/KILLERSeries/tree/master/Team%20Appendix" TargetMode="External"/><Relationship Id="rId13" Type="http://schemas.openxmlformats.org/officeDocument/2006/relationships/hyperlink" Target="https://github.com/gravesat/KILLERSeries/tree/master/TalithaContribution/Mobile%20App" TargetMode="External"/><Relationship Id="rId14" Type="http://schemas.openxmlformats.org/officeDocument/2006/relationships/hyperlink" Target="https://github.com/gravesat/KILLERSeries/tree/master/TalithaContribution" TargetMode="External"/><Relationship Id="rId15" Type="http://schemas.openxmlformats.org/officeDocument/2006/relationships/hyperlink" Target="https://github.com/gravesat/KILLERSeries/tree/master/Team%20Appendix/Prototypes" TargetMode="External"/><Relationship Id="rId16" Type="http://schemas.openxmlformats.org/officeDocument/2006/relationships/hyperlink" Target="http://www.coventry.ac.uk/study-at-coventry/student-support/academic-support/centre-for-academic-writing/support-for-students/academic-writing-resources/cu-harvard-reference-style-guide/"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5A92FD61CA79749B4BD6C0F1797D6D9"/>
        <w:category>
          <w:name w:val="General"/>
          <w:gallery w:val="placeholder"/>
        </w:category>
        <w:types>
          <w:type w:val="bbPlcHdr"/>
        </w:types>
        <w:behaviors>
          <w:behavior w:val="content"/>
        </w:behaviors>
        <w:guid w:val="{13D7AA37-BF77-2B49-9573-E92C543AA544}"/>
      </w:docPartPr>
      <w:docPartBody>
        <w:p w:rsidR="00892A44" w:rsidRDefault="001C0F76" w:rsidP="001C0F76">
          <w:pPr>
            <w:pStyle w:val="E5A92FD61CA79749B4BD6C0F1797D6D9"/>
          </w:pPr>
          <w:r>
            <w:rPr>
              <w:color w:val="1F497D" w:themeColor="text2"/>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Yu Gothic Light">
    <w:panose1 w:val="00000000000000000000"/>
    <w:charset w:val="00"/>
    <w:family w:val="roman"/>
    <w:notTrueType/>
    <w:pitch w:val="default"/>
  </w:font>
  <w:font w:name="Yu Mincho">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0F76"/>
    <w:rsid w:val="00062F80"/>
    <w:rsid w:val="001C0F76"/>
    <w:rsid w:val="002E1B7B"/>
    <w:rsid w:val="00304C96"/>
    <w:rsid w:val="00411DBF"/>
    <w:rsid w:val="004506E0"/>
    <w:rsid w:val="004D02C4"/>
    <w:rsid w:val="005A70A1"/>
    <w:rsid w:val="006C0EC1"/>
    <w:rsid w:val="008557D8"/>
    <w:rsid w:val="00892A44"/>
    <w:rsid w:val="00D17D69"/>
    <w:rsid w:val="00D412EB"/>
    <w:rsid w:val="00E70C02"/>
    <w:rsid w:val="00EE3C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7C60E998BF2D4CA3F58D1672DA82FF">
    <w:name w:val="8B7C60E998BF2D4CA3F58D1672DA82FF"/>
    <w:rsid w:val="001C0F76"/>
  </w:style>
  <w:style w:type="character" w:styleId="PlaceholderText">
    <w:name w:val="Placeholder Text"/>
    <w:basedOn w:val="DefaultParagraphFont"/>
    <w:uiPriority w:val="99"/>
    <w:semiHidden/>
    <w:rsid w:val="001C0F76"/>
    <w:rPr>
      <w:color w:val="808080"/>
    </w:rPr>
  </w:style>
  <w:style w:type="paragraph" w:customStyle="1" w:styleId="C5066C65D225DA4AA6F5414F1019440E">
    <w:name w:val="C5066C65D225DA4AA6F5414F1019440E"/>
    <w:rsid w:val="001C0F76"/>
  </w:style>
  <w:style w:type="paragraph" w:customStyle="1" w:styleId="694599DC499768468D3B84F945B86CEF">
    <w:name w:val="694599DC499768468D3B84F945B86CEF"/>
    <w:rsid w:val="001C0F76"/>
  </w:style>
  <w:style w:type="paragraph" w:customStyle="1" w:styleId="38455698E963034DBB6475E34CF06E7F">
    <w:name w:val="38455698E963034DBB6475E34CF06E7F"/>
    <w:rsid w:val="001C0F76"/>
  </w:style>
  <w:style w:type="paragraph" w:customStyle="1" w:styleId="4053A7DB0994CA4EB4F3033909D45EAD">
    <w:name w:val="4053A7DB0994CA4EB4F3033909D45EAD"/>
    <w:rsid w:val="001C0F76"/>
  </w:style>
  <w:style w:type="paragraph" w:customStyle="1" w:styleId="9387C60EAA4BA148B717727619385FDA">
    <w:name w:val="9387C60EAA4BA148B717727619385FDA"/>
    <w:rsid w:val="001C0F76"/>
  </w:style>
  <w:style w:type="paragraph" w:customStyle="1" w:styleId="E5A92FD61CA79749B4BD6C0F1797D6D9">
    <w:name w:val="E5A92FD61CA79749B4BD6C0F1797D6D9"/>
    <w:rsid w:val="001C0F76"/>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7C60E998BF2D4CA3F58D1672DA82FF">
    <w:name w:val="8B7C60E998BF2D4CA3F58D1672DA82FF"/>
    <w:rsid w:val="001C0F76"/>
  </w:style>
  <w:style w:type="character" w:styleId="PlaceholderText">
    <w:name w:val="Placeholder Text"/>
    <w:basedOn w:val="DefaultParagraphFont"/>
    <w:uiPriority w:val="99"/>
    <w:semiHidden/>
    <w:rsid w:val="001C0F76"/>
    <w:rPr>
      <w:color w:val="808080"/>
    </w:rPr>
  </w:style>
  <w:style w:type="paragraph" w:customStyle="1" w:styleId="C5066C65D225DA4AA6F5414F1019440E">
    <w:name w:val="C5066C65D225DA4AA6F5414F1019440E"/>
    <w:rsid w:val="001C0F76"/>
  </w:style>
  <w:style w:type="paragraph" w:customStyle="1" w:styleId="694599DC499768468D3B84F945B86CEF">
    <w:name w:val="694599DC499768468D3B84F945B86CEF"/>
    <w:rsid w:val="001C0F76"/>
  </w:style>
  <w:style w:type="paragraph" w:customStyle="1" w:styleId="38455698E963034DBB6475E34CF06E7F">
    <w:name w:val="38455698E963034DBB6475E34CF06E7F"/>
    <w:rsid w:val="001C0F76"/>
  </w:style>
  <w:style w:type="paragraph" w:customStyle="1" w:styleId="4053A7DB0994CA4EB4F3033909D45EAD">
    <w:name w:val="4053A7DB0994CA4EB4F3033909D45EAD"/>
    <w:rsid w:val="001C0F76"/>
  </w:style>
  <w:style w:type="paragraph" w:customStyle="1" w:styleId="9387C60EAA4BA148B717727619385FDA">
    <w:name w:val="9387C60EAA4BA148B717727619385FDA"/>
    <w:rsid w:val="001C0F76"/>
  </w:style>
  <w:style w:type="paragraph" w:customStyle="1" w:styleId="E5A92FD61CA79749B4BD6C0F1797D6D9">
    <w:name w:val="E5A92FD61CA79749B4BD6C0F1797D6D9"/>
    <w:rsid w:val="001C0F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6/1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549BE9-B57A-354C-A973-1A650720C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10106</Words>
  <Characters>57608</Characters>
  <Application>Microsoft Macintosh Word</Application>
  <DocSecurity>0</DocSecurity>
  <Lines>480</Lines>
  <Paragraphs>135</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The Dossier</vt:lpstr>
      <vt:lpstr>    SECTION A</vt:lpstr>
      <vt:lpstr>        Group Details</vt:lpstr>
      <vt:lpstr>    SECTION B</vt:lpstr>
      <vt:lpstr>        Brief Outline of the Project</vt:lpstr>
      <vt:lpstr>    SECTION C</vt:lpstr>
      <vt:lpstr>        Key Influences / Market Research</vt:lpstr>
      <vt:lpstr>        Originality: </vt:lpstr>
      <vt:lpstr>        Audience Research User Centered Design.</vt:lpstr>
      <vt:lpstr>        </vt:lpstr>
      <vt:lpstr>        Group Work Processes</vt:lpstr>
      <vt:lpstr>        </vt:lpstr>
      <vt:lpstr>        Personal Contribution (Assigned Project Role) and Learning</vt:lpstr>
      <vt:lpstr>        Personal Contribution (Transmedia Artefact)</vt:lpstr>
      <vt:lpstr>        Revenue Stream and/or Social Value.</vt:lpstr>
      <vt:lpstr>        </vt:lpstr>
      <vt:lpstr>        “Someday Maybe” Features, Future Plans.</vt:lpstr>
      <vt:lpstr>        Conclusion</vt:lpstr>
      <vt:lpstr>    APPENDICIES</vt:lpstr>
      <vt:lpstr>    REFERENCES</vt:lpstr>
      <vt:lpstr>    REFERENCES</vt:lpstr>
      <vt:lpstr>        BOOKS</vt:lpstr>
      <vt:lpstr>        JOURNALS</vt:lpstr>
      <vt:lpstr>        MEDIA (TV, FILMS, INTERNET etc.)</vt:lpstr>
    </vt:vector>
  </TitlesOfParts>
  <Company>Coventry University</Company>
  <LinksUpToDate>false</LinksUpToDate>
  <CharactersWithSpaces>67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ossier</dc:title>
  <dc:subject/>
  <dc:creator>Microsoft Office User</dc:creator>
  <cp:keywords/>
  <dc:description/>
  <cp:lastModifiedBy>IT Services</cp:lastModifiedBy>
  <cp:revision>12</cp:revision>
  <cp:lastPrinted>2016-11-14T10:49:00Z</cp:lastPrinted>
  <dcterms:created xsi:type="dcterms:W3CDTF">2016-11-28T21:31:00Z</dcterms:created>
  <dcterms:modified xsi:type="dcterms:W3CDTF">2016-11-28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fyiBRyZc"/&gt;&lt;style id="http://www.zotero.org/styles/harvard-coventry-universit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